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2EC1B2F5" w:rsidR="008922AE" w:rsidRDefault="000D500A">
      <w:pPr>
        <w:spacing w:line="480" w:lineRule="auto"/>
      </w:pPr>
      <w:r>
        <w:fldChar w:fldCharType="begin"/>
      </w:r>
      <w:r w:rsidR="0066115D">
        <w:instrText xml:space="preserve"> ADDIN EN.CITE &lt;EndNote&gt;&lt;Cite AuthorYear="1"&gt;&lt;Author&gt;Mitchell&lt;/Author&gt;&lt;Year&gt;2024&lt;/Year&gt;&lt;RecNum&gt;57&lt;/RecNum&gt;&lt;DisplayText&gt;Mitchell, Sherratt, and Weisbecker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Sherratt, and Weisbecker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et al.,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lastRenderedPageBreak/>
        <w:fldChar w:fldCharType="begin"/>
      </w:r>
      <w:r w:rsidR="001D7B39">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1D7B39">
        <w:rPr>
          <w:noProof/>
        </w:rPr>
        <w:t>(Mitchell et al.,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14182DE0"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E91143">
        <w:instrText xml:space="preserve"> ADDIN EN.CITE &lt;EndNote&gt;&lt;Cite AuthorYear="1"&gt;&lt;Author&gt;Mitchell&lt;/Author&gt;&lt;Year&gt;2024&lt;/Year&gt;&lt;RecNum&gt;57&lt;/RecNum&gt;&lt;Suffix&gt;`; referring to hyperallometric gracilization more generally and involving the braincase&lt;/Suffix&gt;&lt;DisplayText&gt;Mitchell et al.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E91143">
        <w:rPr>
          <w:noProof/>
        </w:rPr>
        <w:t>Mitchell et al. (2024; referring to hyperallometric gracilization more generally and involving the braincase)</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2D1A77DF"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w:t>
      </w:r>
      <w:proofErr w:type="spellStart"/>
      <w:r w:rsidRPr="00AE0DCE">
        <w:rPr>
          <w:highlight w:val="yellow"/>
        </w:rPr>
        <w:t>Uhlenbeck</w:t>
      </w:r>
      <w:proofErr w:type="spellEnd"/>
      <w:r w:rsidRPr="00AE0DCE">
        <w:rPr>
          <w:highlight w:val="yellow"/>
        </w:rPr>
        <w:t xml:space="preserve">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38A2C244"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 xml:space="preserve">This unexplained variation might be related to species-specific variation without any </w:t>
      </w:r>
      <w:proofErr w:type="gramStart"/>
      <w:r w:rsidR="0075246D">
        <w:t>particular evolutionary</w:t>
      </w:r>
      <w:proofErr w:type="gramEnd"/>
      <w:r w:rsidR="0075246D">
        <w:t xml:space="preserve">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w:t>
      </w:r>
      <w:proofErr w:type="spellStart"/>
      <w:r w:rsidR="00FB409C">
        <w:t>analysing</w:t>
      </w:r>
      <w:proofErr w:type="spellEnd"/>
      <w:r w:rsidR="00FB409C">
        <w:t xml:space="preserve">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17DEB820" w:rsidR="008922AE" w:rsidRPr="00A861D3" w:rsidRDefault="00000000" w:rsidP="00DF3B52">
      <w:pPr>
        <w:spacing w:line="480" w:lineRule="auto"/>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960507">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960507" w:rsidRPr="00960507">
        <w:rPr>
          <w:noProof/>
        </w:rPr>
        <w:t>(Adams, Collyer, Kaliontzopoulou, &amp; Baken, 2022; Baken, Collyer, Kaliontzopoulou, &amp; Adams,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66115D">
        <w:instrText xml:space="preserve"> ADDIN EN.CITE &lt;EndNote&gt;&lt;Cite&gt;&lt;Author&gt;Clavel&lt;/Author&gt;&lt;Year&gt;2015&lt;/Year&gt;&lt;RecNum&gt;58&lt;/RecNum&gt;&lt;DisplayText&gt;(Clavel, Escarguel, &amp;amp; Merceron,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66115D">
        <w:rPr>
          <w:noProof/>
        </w:rPr>
        <w:t>(Clavel, Escarguel, &amp; Merceron,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A861D3">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A861D3">
        <w:rPr>
          <w:noProof/>
          <w:highlight w:val="white"/>
        </w:rPr>
        <w:t>(Marcy, Fruciano, Phillips, Mardon, &amp; Weisbecker,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7A2F939F" w:rsidR="00E00FF4"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w:t>
      </w:r>
      <w:proofErr w:type="gramStart"/>
      <w:r w:rsidR="00657980">
        <w:t>and also</w:t>
      </w:r>
      <w:proofErr w:type="gramEnd"/>
      <w:r w:rsidR="00657980">
        <w:t xml:space="preserve">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lastRenderedPageBreak/>
        <w:fldChar w:fldCharType="begin"/>
      </w:r>
      <w:r w:rsidR="00932518">
        <w:instrText xml:space="preserve"> ADDIN EN.CITE &lt;EndNote&gt;&lt;Cite&gt;&lt;Author&gt;Clavel&lt;/Author&gt;&lt;Year&gt;2015&lt;/Year&gt;&lt;RecNum&gt;58&lt;/RecNum&gt;&lt;DisplayText&gt;(Clavel et al.,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932518">
        <w:rPr>
          <w:noProof/>
        </w:rPr>
        <w:t>(Clavel et al.,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scenarios to find out which evolutionary mode fits the evolution of allometry best. To identify 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For </w:t>
      </w:r>
      <w:r w:rsidR="00D95117">
        <w:t>any cases</w:t>
      </w:r>
      <w:r w:rsidR="00680FC6">
        <w:t xml:space="preserve"> of OU</w:t>
      </w:r>
      <w:r w:rsidR="001035B6">
        <w:t>/EB</w:t>
      </w:r>
      <w:r w:rsidR="00680FC6">
        <w:t xml:space="preserve"> model</w:t>
      </w:r>
      <w:r w:rsidR="00D95117">
        <w:t>s</w:t>
      </w:r>
      <w:r w:rsidR="00680FC6">
        <w:t xml:space="preserve"> being more likely, we also used simple correlation analysis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proofErr w:type="spellStart"/>
      <w:r w:rsidR="00A859F5">
        <w:rPr>
          <w:i/>
          <w:iCs/>
        </w:rPr>
        <w:t>geomorph</w:t>
      </w:r>
      <w:proofErr w:type="spellEnd"/>
      <w:r w:rsidR="00680FC6">
        <w:t xml:space="preserve"> in the context of Brownian Motion models</w:t>
      </w:r>
      <w:r w:rsidR="00837FC7">
        <w:t>.</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proofErr w:type="spellStart"/>
      <w:r>
        <w:rPr>
          <w:highlight w:val="white"/>
        </w:rPr>
        <w:t>Visualising</w:t>
      </w:r>
      <w:proofErr w:type="spellEnd"/>
      <w:r>
        <w:rPr>
          <w:highlight w:val="white"/>
        </w:rPr>
        <w:t xml:space="preserve"> shape evolution</w:t>
      </w:r>
    </w:p>
    <w:p w14:paraId="39969688" w14:textId="77777777" w:rsidR="007F54EC" w:rsidRDefault="007F54EC" w:rsidP="007F54EC">
      <w:pPr>
        <w:spacing w:line="480" w:lineRule="auto"/>
        <w:rPr>
          <w:highlight w:val="white"/>
        </w:rPr>
      </w:pPr>
    </w:p>
    <w:p w14:paraId="5A12D0A3" w14:textId="5E47C8A5" w:rsidR="00E00FF4" w:rsidRDefault="007F54EC" w:rsidP="007F54EC">
      <w:pPr>
        <w:spacing w:line="480" w:lineRule="auto"/>
      </w:pPr>
      <w:r>
        <w:rPr>
          <w:highlight w:val="white"/>
        </w:rPr>
        <w:t xml:space="preserve">To complement our analyses of evolutionary modes, we also visualized the divergence of shape over evolutionary time. For thi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 </w:t>
      </w:r>
      <w:r>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Pr>
          <w:highlight w:val="white"/>
        </w:rPr>
        <w:instrText xml:space="preserve"> ADDIN EN.CITE </w:instrText>
      </w:r>
      <w:r>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Marcy et al., 2020; Smissen &amp; Rowe, 2018)</w:t>
      </w:r>
      <w:r>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 xml:space="preserve">We expected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bookmarkStart w:id="4" w:name="_heading=h.1t3h5sf"/>
      <w:bookmarkEnd w:id="4"/>
    </w:p>
    <w:p w14:paraId="1B97BB2A" w14:textId="2B496FFC" w:rsidR="00E00FF4" w:rsidRPr="00E00FF4" w:rsidRDefault="00E00FF4" w:rsidP="0066115D">
      <w:pPr>
        <w:spacing w:line="480" w:lineRule="auto"/>
        <w:rPr>
          <w:i/>
          <w:iCs/>
        </w:rPr>
      </w:pPr>
      <w:r>
        <w:rPr>
          <w:i/>
          <w:iCs/>
        </w:rPr>
        <w:lastRenderedPageBreak/>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w:t>
      </w:r>
      <w:proofErr w:type="spellStart"/>
      <w:r w:rsidR="004D38FD">
        <w:t>geomorph</w:t>
      </w:r>
      <w:proofErr w:type="spellEnd"/>
      <w:r w:rsidR="004D38FD">
        <w:t>-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w:t>
      </w:r>
      <w:r>
        <w:rPr>
          <w:highlight w:val="white"/>
        </w:rPr>
        <w:lastRenderedPageBreak/>
        <w:t xml:space="preserve">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10D1D2FA"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w:t>
      </w:r>
      <w:proofErr w:type="spellStart"/>
      <w:r>
        <w:rPr>
          <w:highlight w:val="white"/>
        </w:rPr>
        <w:t>visualised</w:t>
      </w:r>
      <w:proofErr w:type="spellEnd"/>
      <w:r>
        <w:rPr>
          <w:highlight w:val="white"/>
        </w:rPr>
        <w:t xml:space="preserve"> heatmaps for the shape residual PC2 without the four species of </w:t>
      </w:r>
      <w:r>
        <w:rPr>
          <w:i/>
          <w:highlight w:val="white"/>
        </w:rPr>
        <w:t>Notomys</w:t>
      </w:r>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777777" w:rsidR="00916840" w:rsidRDefault="00573D24" w:rsidP="00916840">
      <w:pPr>
        <w:spacing w:line="480" w:lineRule="auto"/>
        <w:rPr>
          <w:highlight w:val="white"/>
        </w:rPr>
      </w:pPr>
      <w:r>
        <w:t xml:space="preserve">We used </w:t>
      </w:r>
      <w:proofErr w:type="spellStart"/>
      <w:r>
        <w:t>geomorph</w:t>
      </w:r>
      <w:proofErr w:type="spellEnd"/>
      <w:r>
        <w:t xml:space="preserve">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w:t>
      </w:r>
      <w:proofErr w:type="spellStart"/>
      <w:r w:rsidR="00581044">
        <w:rPr>
          <w:highlight w:val="white"/>
        </w:rPr>
        <w:t>geomorph</w:t>
      </w:r>
      <w:proofErr w:type="spellEnd"/>
      <w:r w:rsidR="00581044">
        <w:rPr>
          <w:highlight w:val="white"/>
        </w:rPr>
        <w:t xml:space="preserve">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w:t>
      </w:r>
      <w:proofErr w:type="spellStart"/>
      <w:r w:rsidR="00A81B39">
        <w:rPr>
          <w:highlight w:val="white"/>
        </w:rPr>
        <w:t>ultrametric</w:t>
      </w:r>
      <w:proofErr w:type="spellEnd"/>
      <w:r w:rsidR="00A81B39">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lastRenderedPageBreak/>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proofErr w:type="spellStart"/>
      <w:r w:rsidR="00960507">
        <w:rPr>
          <w:i/>
          <w:iCs/>
          <w:highlight w:val="white"/>
        </w:rPr>
        <w:t>geomorph</w:t>
      </w:r>
      <w:proofErr w:type="spellEnd"/>
      <w:r w:rsidR="00960507">
        <w:rPr>
          <w:i/>
          <w:iCs/>
          <w:highlight w:val="white"/>
        </w:rPr>
        <w:t xml:space="preserve">;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4B7383F7" w:rsidR="00BE4905" w:rsidRDefault="00BE4905" w:rsidP="00BE4905">
      <w:pPr>
        <w:spacing w:line="480" w:lineRule="auto"/>
        <w:rPr>
          <w:highlight w:val="white"/>
        </w:rPr>
      </w:pPr>
      <w:r>
        <w:rPr>
          <w:highlight w:val="white"/>
        </w:rPr>
        <w:t>The CR-</w:t>
      </w:r>
      <w:proofErr w:type="spellStart"/>
      <w:r>
        <w:rPr>
          <w:highlight w:val="white"/>
        </w:rPr>
        <w:t>coefficent</w:t>
      </w:r>
      <w:proofErr w:type="spellEnd"/>
      <w:r>
        <w:rPr>
          <w:highlight w:val="white"/>
        </w:rPr>
        <w:t>-based</w:t>
      </w:r>
      <w:r w:rsidR="006550EF">
        <w:rPr>
          <w:highlight w:val="white"/>
        </w:rPr>
        <w:t xml:space="preserve"> modularity analyses</w:t>
      </w:r>
      <w:r>
        <w:rPr>
          <w:highlight w:val="white"/>
        </w:rPr>
        <w:t xml:space="preserve"> in </w:t>
      </w:r>
      <w:proofErr w:type="spellStart"/>
      <w:r>
        <w:rPr>
          <w:highlight w:val="white"/>
        </w:rPr>
        <w:t>geomorph</w:t>
      </w:r>
      <w:proofErr w:type="spellEnd"/>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w:t>
      </w:r>
      <w:r>
        <w:rPr>
          <w:highlight w:val="white"/>
        </w:rPr>
        <w:lastRenderedPageBreak/>
        <w:t xml:space="preserve">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40B882D0"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proofErr w:type="spellStart"/>
      <w:r w:rsidR="000E694B">
        <w:rPr>
          <w:i/>
          <w:highlight w:val="white"/>
        </w:rPr>
        <w:t>geomorph</w:t>
      </w:r>
      <w:proofErr w:type="spellEnd"/>
      <w:r w:rsidR="000E694B">
        <w:rPr>
          <w:highlight w:val="white"/>
        </w:rPr>
        <w:t xml:space="preserve"> function </w:t>
      </w:r>
      <w:proofErr w:type="spellStart"/>
      <w:r w:rsidR="000E694B">
        <w:rPr>
          <w:i/>
          <w:highlight w:val="white"/>
        </w:rPr>
        <w:t>globalIntegration</w:t>
      </w:r>
      <w:proofErr w:type="spellEnd"/>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0E694B" w:rsidRPr="00573D24">
        <w:instrText xml:space="preserve"> ADDIN EN.CITE </w:instrText>
      </w:r>
      <w:r w:rsidR="000E694B" w:rsidRPr="00573D24">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0E694B" w:rsidRPr="00573D24">
        <w:instrText xml:space="preserve"> ADDIN EN.CITE.DATA </w:instrText>
      </w:r>
      <w:r w:rsidR="000E694B" w:rsidRPr="00573D24">
        <w:fldChar w:fldCharType="end"/>
      </w:r>
      <w:r w:rsidR="000E694B" w:rsidRPr="00573D24">
        <w:fldChar w:fldCharType="separate"/>
      </w:r>
      <w:r w:rsidR="000E694B" w:rsidRPr="00573D24">
        <w:rPr>
          <w:noProof/>
        </w:rPr>
        <w:t>(Bookstein, 2015; Evans, Waltz, Tagliacollo, Chakrabarty, &amp; Albert, 2017; Sansalone et al., 2019; Young, Linde-Medina, Fondon, Hallgrímsson, &amp; Marcucio, 2017)</w:t>
      </w:r>
      <w:r w:rsidR="000E694B" w:rsidRPr="00573D24">
        <w:fldChar w:fldCharType="end"/>
      </w:r>
      <w:r w:rsidR="000E694B">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4AB3B7C6" w14:textId="77777777" w:rsidR="00323E39" w:rsidRDefault="00323E39" w:rsidP="000E694B">
      <w:pPr>
        <w:spacing w:line="480" w:lineRule="auto"/>
        <w:rPr>
          <w:highlight w:val="white"/>
        </w:rPr>
      </w:pPr>
    </w:p>
    <w:p w14:paraId="272A0554" w14:textId="77777777" w:rsidR="00323E39" w:rsidRDefault="00323E39" w:rsidP="000E694B">
      <w:pPr>
        <w:spacing w:line="480" w:lineRule="auto"/>
        <w:rPr>
          <w:highlight w:val="white"/>
        </w:rPr>
      </w:pPr>
    </w:p>
    <w:p w14:paraId="1880FD47" w14:textId="43A0B7F9" w:rsidR="00C41EB0" w:rsidRDefault="00C41EB0">
      <w:pPr>
        <w:rPr>
          <w:highlight w:val="white"/>
        </w:rPr>
      </w:pPr>
      <w:r>
        <w:rPr>
          <w:highlight w:val="white"/>
        </w:rP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7FFDD364" w14:textId="767B2682" w:rsidR="00F560B0" w:rsidRDefault="00F560B0" w:rsidP="00F560B0">
      <w:pPr>
        <w:spacing w:line="480" w:lineRule="auto"/>
        <w:rPr>
          <w:i/>
          <w:iCs/>
        </w:rPr>
      </w:pPr>
      <w:r>
        <w:rPr>
          <w:i/>
          <w:iCs/>
        </w:rPr>
        <w:t>Modes of Evolution</w:t>
      </w:r>
    </w:p>
    <w:p w14:paraId="27351EA4" w14:textId="01D01EA6" w:rsidR="00F560B0" w:rsidRDefault="00F560B0" w:rsidP="00F560B0">
      <w:pPr>
        <w:spacing w:line="480" w:lineRule="auto"/>
      </w:pPr>
      <w:r>
        <w:t xml:space="preserve">Generalized Least Squares (GLS) models of shape variation alone and shape allometry were most likely </w:t>
      </w:r>
      <w:r w:rsidR="00AA6F15">
        <w:t>under the assumption of Ornstein-</w:t>
      </w:r>
      <w:proofErr w:type="spellStart"/>
      <w:r w:rsidR="00AA6F15">
        <w:t>Uhlenbeck</w:t>
      </w:r>
      <w:proofErr w:type="spellEnd"/>
      <w:r w:rsidR="00AA6F15">
        <w:t xml:space="preserve"> evolution; in both cases, the (W-score of 1 compared to 0 for the Brownian-Motion (BM) and Early Burst (EB) </w:t>
      </w:r>
      <w:proofErr w:type="gramStart"/>
      <w:r w:rsidR="00AA6F15">
        <w:t>models</w:t>
      </w:r>
      <w:proofErr w:type="gramEnd"/>
    </w:p>
    <w:p w14:paraId="39BFDB53" w14:textId="77777777" w:rsidR="00F560B0" w:rsidRDefault="00F560B0" w:rsidP="00F560B0">
      <w:pPr>
        <w:spacing w:line="480" w:lineRule="auto"/>
      </w:pPr>
    </w:p>
    <w:p w14:paraId="79EAE768" w14:textId="77777777" w:rsidR="00F560B0" w:rsidRPr="00F560B0" w:rsidRDefault="00F560B0" w:rsidP="00F560B0">
      <w:pPr>
        <w:spacing w:line="480" w:lineRule="auto"/>
      </w:pPr>
    </w:p>
    <w:p w14:paraId="64909BA4" w14:textId="77777777" w:rsidR="00F560B0" w:rsidRPr="00F560B0" w:rsidRDefault="00F560B0" w:rsidP="00F560B0">
      <w:pPr>
        <w:spacing w:line="480" w:lineRule="auto"/>
        <w:rPr>
          <w:b/>
          <w:bCs/>
        </w:rPr>
      </w:pP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69771456" w:rsidR="008922AE" w:rsidRDefault="00C248A2">
      <w:pPr>
        <w:spacing w:line="480" w:lineRule="auto"/>
      </w:pPr>
      <w:r>
        <w:t>Comparing the variation and species distribution from the first two Principal Components (</w:t>
      </w:r>
      <w:proofErr w:type="gramStart"/>
      <w:r>
        <w:t>PC)  of</w:t>
      </w:r>
      <w:proofErr w:type="gramEnd"/>
      <w:r>
        <w:t xml:space="preserve"> the full and residual datasets shows that the removal of allometric shape variation substantially reduces the amount of variation in the dataset that is aligned with PC1 (26% vs. 52%). PC2 axes captured similar percentages of shape variation (14.5% and 18.6%,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 xml:space="preserve">beyond </w:t>
      </w:r>
      <w:r w:rsidR="0043398A">
        <w:lastRenderedPageBreak/>
        <w:t>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was removed, the relative positioning of species and the shape variation associated with the first two PCs remain similar (Fig. 1</w:t>
      </w:r>
      <w:r w:rsidR="001D5FD2">
        <w:t>c</w:t>
      </w:r>
      <w:r>
        <w:t xml:space="preserve"> vs. </w:t>
      </w:r>
      <w:r w:rsidR="001D5FD2">
        <w:t>d</w:t>
      </w:r>
      <w:r>
        <w:t xml:space="preserve">). </w:t>
      </w:r>
    </w:p>
    <w:p w14:paraId="421BC090" w14:textId="77777777" w:rsidR="0043398A" w:rsidRDefault="0043398A">
      <w:pPr>
        <w:spacing w:line="480" w:lineRule="auto"/>
      </w:pPr>
    </w:p>
    <w:p w14:paraId="48D0E5DB" w14:textId="4DC47D10" w:rsidR="008922AE" w:rsidRDefault="00000000">
      <w:pPr>
        <w:spacing w:line="480" w:lineRule="auto"/>
      </w:pPr>
      <w:r>
        <w:t>In the shape residual plot of PC1 and PC2, the majority of species cluster in the center</w:t>
      </w:r>
      <w:r w:rsidR="0043398A">
        <w:t xml:space="preserve"> and include </w:t>
      </w:r>
      <w:r>
        <w:t>two large-bodied frugivores,</w:t>
      </w:r>
      <w:r w:rsidR="0043398A">
        <w:t xml:space="preserve"> whose large size makes them outliers in the full-shape PC1 plot and gives them</w:t>
      </w:r>
      <w:r>
        <w:t xml:space="preserve"> high regression scores in the evolutionary allometry plot. The allometry-free shape residual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1f). The PC2 </w:t>
      </w:r>
      <w:r w:rsidR="00481B35">
        <w:t>minimum</w:t>
      </w:r>
      <w:r>
        <w:t xml:space="preserve">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0D60B225" w:rsidR="008922AE" w:rsidRDefault="00BF6875" w:rsidP="00BF6875">
      <w:pPr>
        <w:spacing w:line="480" w:lineRule="auto"/>
        <w:ind w:firstLine="720"/>
      </w:pPr>
      <w:bookmarkStart w:id="7" w:name="_heading=h.2s8eyo1"/>
      <w:r>
        <w:rPr>
          <w:noProof/>
        </w:rPr>
        <w:lastRenderedPageBreak/>
        <w:drawing>
          <wp:inline distT="0" distB="0" distL="0" distR="0" wp14:anchorId="519EDF53" wp14:editId="36068D7F">
            <wp:extent cx="5943600" cy="4888230"/>
            <wp:effectExtent l="0" t="0" r="0" b="7620"/>
            <wp:docPr id="77908916"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8916" name="Picture 1" descr="A group of graphs with different colored squares&#10;&#10;Description automatically generated with medium confidence"/>
                    <pic:cNvPicPr/>
                  </pic:nvPicPr>
                  <pic:blipFill>
                    <a:blip r:embed="rId10"/>
                    <a:stretch>
                      <a:fillRect/>
                    </a:stretch>
                  </pic:blipFill>
                  <pic:spPr>
                    <a:xfrm>
                      <a:off x="0" y="0"/>
                      <a:ext cx="5943600" cy="4888230"/>
                    </a:xfrm>
                    <a:prstGeom prst="rect">
                      <a:avLst/>
                    </a:prstGeom>
                  </pic:spPr>
                </pic:pic>
              </a:graphicData>
            </a:graphic>
          </wp:inline>
        </w:drawing>
      </w:r>
    </w:p>
    <w:p w14:paraId="38275DEF" w14:textId="4A681AD1" w:rsidR="00BF6875" w:rsidRDefault="00000000" w:rsidP="00BF6875">
      <w:pPr>
        <w:spacing w:after="200"/>
      </w:pPr>
      <w:sdt>
        <w:sdtPr>
          <w:id w:val="133243903"/>
        </w:sdtPr>
        <w:sdtContent>
          <w:bookmarkEnd w:id="7"/>
        </w:sdtContent>
      </w:sdt>
      <w:r>
        <w:rPr>
          <w:b/>
          <w:color w:val="000000"/>
        </w:rPr>
        <w:t>Figure 1</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BF6875">
        <w:t>;</w:t>
      </w:r>
      <w:r w:rsidR="00BF6875">
        <w:rPr>
          <w:bCs/>
        </w:rPr>
        <w:t xml:space="preserve"> </w:t>
      </w:r>
      <w:r>
        <w:rPr>
          <w:bCs/>
        </w:rPr>
        <w:t>d,</w:t>
      </w:r>
      <w:r>
        <w:t xml:space="preserve"> shape residual dataset without </w:t>
      </w:r>
      <w:r>
        <w:rPr>
          <w:i/>
        </w:rPr>
        <w:t>Notomys</w:t>
      </w:r>
      <w:r w:rsidR="00BF6875">
        <w:rPr>
          <w:i/>
        </w:rPr>
        <w:t>.</w:t>
      </w:r>
    </w:p>
    <w:p w14:paraId="4FA34F04" w14:textId="77777777" w:rsidR="008922AE" w:rsidRDefault="008922AE">
      <w:pPr>
        <w:spacing w:after="200"/>
      </w:pPr>
    </w:p>
    <w:p w14:paraId="471B3C9F" w14:textId="77777777" w:rsidR="008922AE" w:rsidRDefault="00000000" w:rsidP="003266F8">
      <w:pPr>
        <w:pStyle w:val="Heading3"/>
        <w:numPr>
          <w:ilvl w:val="0"/>
          <w:numId w:val="0"/>
        </w:numPr>
        <w:spacing w:line="480" w:lineRule="auto"/>
      </w:pPr>
      <w:bookmarkStart w:id="8" w:name="_heading=h.17dp8vu"/>
      <w:bookmarkEnd w:id="8"/>
      <w:r>
        <w:t>Landmark heatmaps</w:t>
      </w:r>
    </w:p>
    <w:p w14:paraId="7AF17660" w14:textId="78CC39B7"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w:t>
      </w:r>
      <w:r w:rsidR="00EC6815">
        <w:t>Predicted shapes for</w:t>
      </w:r>
      <w:r>
        <w:t xml:space="preserve"> larger species </w:t>
      </w:r>
      <w:r w:rsidR="003266F8">
        <w:t>had</w:t>
      </w:r>
      <w:r>
        <w:t xml:space="preserve"> lengthened rostra and smaller relative braincases compared to smaller species</w:t>
      </w:r>
      <w:r w:rsidR="00EC6815">
        <w:t xml:space="preserve"> (Fig. 2a), a pattern </w:t>
      </w:r>
      <w:r w:rsidR="003266F8">
        <w:t xml:space="preserve">also </w:t>
      </w:r>
      <w:r w:rsidR="00EC6815">
        <w:t xml:space="preserve">clearly visible in comparisons of mean shapes between smallest and </w:t>
      </w:r>
      <w:r w:rsidR="00EC6815">
        <w:lastRenderedPageBreak/>
        <w:t>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14F4A7C3"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spellStart"/>
      <w:proofErr w:type="gramStart"/>
      <w:r>
        <w:t>comparison,and</w:t>
      </w:r>
      <w:proofErr w:type="spellEnd"/>
      <w:proofErr w:type="gramEnd"/>
      <w:r>
        <w:t xml:space="preserve">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 xml:space="preserve">P. </w:t>
      </w:r>
      <w:proofErr w:type="spellStart"/>
      <w:r>
        <w:rPr>
          <w:i/>
          <w:iCs/>
        </w:rPr>
        <w:t>delicatulus</w:t>
      </w:r>
      <w:proofErr w:type="spellEnd"/>
      <w:r>
        <w:rPr>
          <w:i/>
          <w:iCs/>
        </w:rPr>
        <w:t>)</w:t>
      </w:r>
      <w:r>
        <w:t xml:space="preserve"> to the largest (</w:t>
      </w:r>
      <w:r>
        <w:rPr>
          <w:i/>
          <w:iCs/>
        </w:rPr>
        <w:t xml:space="preserve">U. </w:t>
      </w:r>
      <w:proofErr w:type="spellStart"/>
      <w:r>
        <w:rPr>
          <w:i/>
          <w:iCs/>
        </w:rPr>
        <w:t>caudimaculatus</w:t>
      </w:r>
      <w:proofErr w:type="spellEnd"/>
      <w:r>
        <w:rPr>
          <w:i/>
          <w:iCs/>
        </w:rPr>
        <w:t>)</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0892E4AC" w:rsidR="008922AE" w:rsidRPr="006A14F8" w:rsidRDefault="004D0A02">
      <w:pPr>
        <w:spacing w:line="480" w:lineRule="auto"/>
      </w:pPr>
      <w:r>
        <w:t xml:space="preserve">As </w:t>
      </w:r>
      <w:proofErr w:type="gramStart"/>
      <w:r>
        <w:t>expected</w:t>
      </w:r>
      <w:proofErr w:type="gramEnd"/>
      <w:r>
        <w:t xml:space="preserve"> r</w:t>
      </w:r>
      <w:r w:rsidR="00000000">
        <w:t>emoving the shape patterns that covary with size (Fig. 2d-f) also removed this gracilization pattern. Species closer to the PC1 minimum then show ventral flexion of the rostrum and anteroventral movement of the foramen magnum (Fig. 2d). However, the allometry-free PC2 heatmaps with all species highlighted shape patterns resembl</w:t>
      </w:r>
      <w:r>
        <w:t>e</w:t>
      </w:r>
      <w:r w:rsidR="00000000">
        <w:t xml:space="preserve"> </w:t>
      </w:r>
      <w:r w:rsidR="00A44BA0">
        <w:t>some of the</w:t>
      </w:r>
      <w:r w:rsidR="00000000">
        <w:t xml:space="preserve"> allometric variation. For example, the </w:t>
      </w:r>
      <w:r w:rsidR="00000000">
        <w:rPr>
          <w:i/>
        </w:rPr>
        <w:t>Notomys</w:t>
      </w:r>
      <w:r w:rsidR="00000000">
        <w:t xml:space="preserve"> species at PC1 minimum show </w:t>
      </w:r>
      <w:r w:rsidR="00A44BA0">
        <w:t>dorsally expanded</w:t>
      </w:r>
      <w:r w:rsidR="00000000">
        <w:t xml:space="preserve"> braincases and </w:t>
      </w:r>
      <w:r w:rsidR="00A44BA0">
        <w:t xml:space="preserve">ventrally expanded </w:t>
      </w:r>
      <w:r w:rsidR="00000000">
        <w:t xml:space="preserve">auditory </w:t>
      </w:r>
      <w:r w:rsidR="00A44BA0">
        <w:t>regions</w:t>
      </w:r>
      <w:r w:rsidR="00000000">
        <w:t xml:space="preserve">, but not shortened rostra as expected under CREA (Fig. 2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with the PC1/2 plots of Fig. 1, the</w:t>
      </w:r>
      <w:r w:rsidR="00000000">
        <w:t xml:space="preserve"> </w:t>
      </w:r>
      <w:r w:rsidR="00000000">
        <w:lastRenderedPageBreak/>
        <w:t>result showed similar regions of variation (Fig. 2f)</w:t>
      </w:r>
      <w:r w:rsidR="00A44BA0">
        <w:t>.</w:t>
      </w:r>
      <w:r w:rsidR="00000000">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02CFCF37" w:rsidR="008922AE" w:rsidRDefault="00000000">
      <w:pPr>
        <w:spacing w:line="480" w:lineRule="auto"/>
      </w:pPr>
      <w:r>
        <w:t>As expected, the full dataset had higher levels of integration (high PLS correlation coefficient) and lower modularity (CR coefficient closer to 1) than the shape residual dataset (Fig. 3)</w:t>
      </w:r>
      <w:r w:rsidR="00F560B0">
        <w:t xml:space="preserve"> because it contains the co-variation of shape with size</w:t>
      </w:r>
      <w:r>
        <w:t xml:space="preserve">. As we also predicted, size-independent patterns of shape evolution exist in parallel with the size variation, with greater independence of the cranial modules suggested by the lower r-PLS and CR coefficients of the shape residual dataset. </w:t>
      </w:r>
      <w:bookmarkStart w:id="14"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4"/>
      <w:r>
        <w:t xml:space="preserve">The r statistics for the full shape dataset were all above 0.51 (Table 1, upper triangle), indicating medium-to-strong positive shape variation relationships between all modules. The molar module consistently had the lowest r 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 xml:space="preserve">However, none of the difference in integration were clear in terms of </w:t>
      </w:r>
      <w:proofErr w:type="gramStart"/>
      <w:r w:rsidR="0019349F" w:rsidRPr="002173E8">
        <w:rPr>
          <w:b/>
          <w:bCs/>
        </w:rPr>
        <w:t>significance, and</w:t>
      </w:r>
      <w:proofErr w:type="gramEnd"/>
      <w:r w:rsidR="0019349F" w:rsidRPr="002173E8">
        <w:rPr>
          <w:b/>
          <w:bCs/>
        </w:rPr>
        <w:t xml:space="preserve"> may just exist because the molar</w:t>
      </w:r>
      <w:r w:rsidRPr="002173E8">
        <w:rPr>
          <w:b/>
          <w:bCs/>
        </w:rPr>
        <w:t xml:space="preserve"> module has the fewest landmarks (n = 19).</w:t>
      </w:r>
      <w:r>
        <w:t xml:space="preserve"> Results from the residual shape dataset gave similar ratios of r statistics between modules, </w:t>
      </w:r>
      <w:r>
        <w:lastRenderedPageBreak/>
        <w:t>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5" w:name="_heading=h.35nkun2"/>
      <w:bookmarkEnd w:id="15"/>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proofErr w:type="gramStart"/>
      <w:r w:rsidR="00564AD8">
        <w:t>b,d</w:t>
      </w:r>
      <w:proofErr w:type="spellEnd"/>
      <w:proofErr w:type="gram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6" w:name="_heading=h.1ksv4uv"/>
      <w:bookmarkEnd w:id="16"/>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7" w:name="_heading=h.44sinio"/>
      <w:bookmarkEnd w:id="17"/>
      <w:proofErr w:type="spellStart"/>
      <w:r>
        <w:t>Phylo</w:t>
      </w:r>
      <w:proofErr w:type="spellEnd"/>
      <w:r>
        <w:t>-morphological distance</w:t>
      </w:r>
    </w:p>
    <w:p w14:paraId="65CC6035" w14:textId="17CA5D6A"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r>
        <w:rPr>
          <w:i/>
        </w:rPr>
        <w:t>Notomys</w:t>
      </w:r>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8" w:name="_heading=h.2jxsxqh"/>
      <w:bookmarkEnd w:id="18"/>
      <w:r>
        <w:rPr>
          <w:b/>
          <w:color w:val="000000"/>
        </w:rPr>
        <w:t xml:space="preserve">Figure 5: </w:t>
      </w:r>
      <w:proofErr w:type="spellStart"/>
      <w:r>
        <w:rPr>
          <w:bCs/>
          <w:color w:val="000000"/>
        </w:rPr>
        <w:t>Phylo</w:t>
      </w:r>
      <w:proofErr w:type="spellEnd"/>
      <w:r>
        <w:rPr>
          <w:bCs/>
          <w:color w:val="000000"/>
        </w:rPr>
        <w:t>-morphological distance plots.</w:t>
      </w:r>
      <w:bookmarkStart w:id="19" w:name="_heading=h.z337ya"/>
      <w:bookmarkEnd w:id="19"/>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694E1036"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 </w:instrText>
      </w:r>
      <w:r w:rsidR="0066115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DATA </w:instrText>
      </w:r>
      <w:r w:rsidR="0066115D">
        <w:fldChar w:fldCharType="end"/>
      </w:r>
      <w:r w:rsidR="00245C5E">
        <w:fldChar w:fldCharType="separate"/>
      </w:r>
      <w:r w:rsidR="0066115D">
        <w:rPr>
          <w:noProof/>
        </w:rPr>
        <w:t>(Marroig &amp; Cheverud, 2005; Mitchell, Sherratt, Ledogar, &amp; Wroe, 2018; Mitchell et al., 2024;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47756C4C"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proofErr w:type="spellStart"/>
      <w:r>
        <w:rPr>
          <w:i/>
        </w:rPr>
        <w:t>Mastacomys</w:t>
      </w:r>
      <w:proofErr w:type="spellEnd"/>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4C9CDD32"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r>
        <w:rPr>
          <w:i/>
        </w:rPr>
        <w:t>Notomys</w:t>
      </w:r>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r>
        <w:rPr>
          <w:i/>
          <w:iCs/>
        </w:rPr>
        <w:t>Notomys</w:t>
      </w:r>
      <w:r>
        <w:t xml:space="preserve"> and </w:t>
      </w:r>
      <w:proofErr w:type="spellStart"/>
      <w:r>
        <w:rPr>
          <w:i/>
          <w:iCs/>
        </w:rPr>
        <w:t>Mastacomys</w:t>
      </w:r>
      <w:proofErr w:type="spellEnd"/>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66115D">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represented by the intercept differences of the allomeric slope; Mitchell et al., 2024)</w:t>
      </w:r>
      <w:r w:rsidR="00245C5E">
        <w:fldChar w:fldCharType="end"/>
      </w:r>
    </w:p>
    <w:p w14:paraId="4D9B1B6D" w14:textId="77777777" w:rsidR="008922AE" w:rsidRDefault="008922AE">
      <w:pPr>
        <w:spacing w:line="480" w:lineRule="auto"/>
      </w:pPr>
    </w:p>
    <w:p w14:paraId="52781224" w14:textId="128E0001"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66115D">
        <w:rPr>
          <w:noProof/>
        </w:rPr>
        <w:t>(Mitchell et al., 2024)</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0574AA7"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66115D">
        <w:rPr>
          <w:bCs/>
        </w:rPr>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66115D">
        <w:rPr>
          <w:bCs/>
          <w:noProof/>
        </w:rPr>
        <w:t>(Mitchell et al., 2024)</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0C25D953" w14:textId="4749AD4B" w:rsidR="00481B35" w:rsidRPr="00481B35" w:rsidRDefault="00751EC7" w:rsidP="00481B35">
      <w:pPr>
        <w:pStyle w:val="EndNoteBibliography"/>
        <w:ind w:left="720" w:hanging="720"/>
        <w:rPr>
          <w:noProof/>
        </w:rPr>
      </w:pPr>
      <w:r>
        <w:fldChar w:fldCharType="begin"/>
      </w:r>
      <w:r>
        <w:instrText xml:space="preserve"> ADDIN EN.REFLIST </w:instrText>
      </w:r>
      <w:r>
        <w:fldChar w:fldCharType="separate"/>
      </w:r>
      <w:r w:rsidR="00481B35" w:rsidRPr="00481B35">
        <w:rPr>
          <w:noProof/>
        </w:rPr>
        <w:t xml:space="preserve">Adams, D. C. (2016). Evaluating modularity in morphometric data: challenges with the RV coefficient and a new test measure. </w:t>
      </w:r>
      <w:r w:rsidR="00481B35" w:rsidRPr="00481B35">
        <w:rPr>
          <w:i/>
          <w:noProof/>
        </w:rPr>
        <w:t>Methods in Ecology and Evolution, 7</w:t>
      </w:r>
      <w:r w:rsidR="00481B35" w:rsidRPr="00481B35">
        <w:rPr>
          <w:noProof/>
        </w:rPr>
        <w:t>(5), 565-572. doi:</w:t>
      </w:r>
      <w:hyperlink r:id="rId14" w:history="1">
        <w:r w:rsidR="00481B35" w:rsidRPr="00481B35">
          <w:rPr>
            <w:rStyle w:val="Hyperlink"/>
            <w:noProof/>
          </w:rPr>
          <w:t>https://doi.org/10.1111/2041-210X.12511</w:t>
        </w:r>
      </w:hyperlink>
    </w:p>
    <w:p w14:paraId="44514581" w14:textId="77777777" w:rsidR="00481B35" w:rsidRPr="00481B35" w:rsidRDefault="00481B35" w:rsidP="00481B35">
      <w:pPr>
        <w:pStyle w:val="EndNoteBibliography"/>
        <w:ind w:left="720" w:hanging="720"/>
        <w:rPr>
          <w:noProof/>
        </w:rPr>
      </w:pPr>
      <w:r w:rsidRPr="00481B35">
        <w:rPr>
          <w:noProof/>
        </w:rPr>
        <w:t xml:space="preserve">Adams, D. C., &amp; Collyer, M. L. (2016). On the comparison of the strength of morphological integration across morphometric datasets. </w:t>
      </w:r>
      <w:r w:rsidRPr="00481B35">
        <w:rPr>
          <w:i/>
          <w:noProof/>
        </w:rPr>
        <w:t>Evolution, 70</w:t>
      </w:r>
      <w:r w:rsidRPr="00481B35">
        <w:rPr>
          <w:noProof/>
        </w:rPr>
        <w:t xml:space="preserve">(11), 2623-2631. </w:t>
      </w:r>
    </w:p>
    <w:p w14:paraId="38009255" w14:textId="65DDD593" w:rsidR="00481B35" w:rsidRPr="00481B35" w:rsidRDefault="00481B35" w:rsidP="00481B35">
      <w:pPr>
        <w:pStyle w:val="EndNoteBibliography"/>
        <w:ind w:left="720" w:hanging="720"/>
        <w:rPr>
          <w:noProof/>
        </w:rPr>
      </w:pPr>
      <w:r w:rsidRPr="00481B35">
        <w:rPr>
          <w:noProof/>
        </w:rPr>
        <w:t xml:space="preserve">Adams, D. C., &amp; Collyer, M. L. (2019). Comparing the strength of modular signal, and evaluating alternative modular hypotheses, using covariance ratio effect sizes with morphometric data. </w:t>
      </w:r>
      <w:r w:rsidRPr="00481B35">
        <w:rPr>
          <w:i/>
          <w:noProof/>
        </w:rPr>
        <w:t>Evolution, 73</w:t>
      </w:r>
      <w:r w:rsidRPr="00481B35">
        <w:rPr>
          <w:noProof/>
        </w:rPr>
        <w:t>(12), 2352-2367. doi:</w:t>
      </w:r>
      <w:hyperlink r:id="rId15" w:history="1">
        <w:r w:rsidRPr="00481B35">
          <w:rPr>
            <w:rStyle w:val="Hyperlink"/>
            <w:noProof/>
          </w:rPr>
          <w:t>https://doi.org/10.1111/evo.13867</w:t>
        </w:r>
      </w:hyperlink>
    </w:p>
    <w:p w14:paraId="7501F158" w14:textId="4AF70EEA" w:rsidR="00481B35" w:rsidRPr="00481B35" w:rsidRDefault="00481B35" w:rsidP="00481B35">
      <w:pPr>
        <w:pStyle w:val="EndNoteBibliography"/>
        <w:ind w:left="720" w:hanging="720"/>
        <w:rPr>
          <w:noProof/>
        </w:rPr>
      </w:pPr>
      <w:r w:rsidRPr="00481B35">
        <w:rPr>
          <w:noProof/>
        </w:rPr>
        <w:t xml:space="preserve">Adams, D. C., Collyer, M. L., Kaliontzopoulou, A., &amp; Baken, E. K. (2022). Geomorph: Software for geometric morphometric analyses. </w:t>
      </w:r>
      <w:r w:rsidRPr="00481B35">
        <w:rPr>
          <w:i/>
          <w:noProof/>
        </w:rPr>
        <w:t xml:space="preserve">R package version 4.0.4. </w:t>
      </w:r>
      <w:hyperlink r:id="rId16" w:history="1">
        <w:r w:rsidRPr="00481B35">
          <w:rPr>
            <w:rStyle w:val="Hyperlink"/>
            <w:i/>
            <w:noProof/>
          </w:rPr>
          <w:t>https://cran.r-project.org/package=geomorph</w:t>
        </w:r>
      </w:hyperlink>
      <w:r w:rsidRPr="00481B35">
        <w:rPr>
          <w:noProof/>
        </w:rPr>
        <w:t xml:space="preserve">. </w:t>
      </w:r>
    </w:p>
    <w:p w14:paraId="3C417751" w14:textId="7894DFBE" w:rsidR="00481B35" w:rsidRPr="00481B35" w:rsidRDefault="00481B35" w:rsidP="00481B35">
      <w:pPr>
        <w:pStyle w:val="EndNoteBibliography"/>
        <w:ind w:left="720" w:hanging="720"/>
        <w:rPr>
          <w:noProof/>
        </w:rPr>
      </w:pPr>
      <w:r w:rsidRPr="00481B35">
        <w:rPr>
          <w:noProof/>
        </w:rPr>
        <w:t xml:space="preserve">Adams, D. C., &amp; Felice, R. N. (2014). Assessing trait covariation and morphological integration on phylogenies using evolutionary covariance matrices. </w:t>
      </w:r>
      <w:r w:rsidRPr="00481B35">
        <w:rPr>
          <w:i/>
          <w:noProof/>
        </w:rPr>
        <w:t>PLOS ONE, 9</w:t>
      </w:r>
      <w:r w:rsidRPr="00481B35">
        <w:rPr>
          <w:noProof/>
        </w:rPr>
        <w:t>(4), e94335. doi:</w:t>
      </w:r>
      <w:hyperlink r:id="rId17" w:history="1">
        <w:r w:rsidRPr="00481B35">
          <w:rPr>
            <w:rStyle w:val="Hyperlink"/>
            <w:noProof/>
          </w:rPr>
          <w:t>https://doi.org/10.1371/journal.pone.0094335</w:t>
        </w:r>
      </w:hyperlink>
    </w:p>
    <w:p w14:paraId="2102C464" w14:textId="77777777" w:rsidR="00481B35" w:rsidRPr="00481B35" w:rsidRDefault="00481B35" w:rsidP="00481B35">
      <w:pPr>
        <w:pStyle w:val="EndNoteBibliography"/>
        <w:ind w:left="720" w:hanging="720"/>
        <w:rPr>
          <w:noProof/>
        </w:rPr>
      </w:pPr>
      <w:r w:rsidRPr="00481B35">
        <w:rPr>
          <w:noProof/>
        </w:rPr>
        <w:t xml:space="preserve">Aplin, K. P., &amp; Ford, F. (2014). Murine rodents: late but highly successful invaders. In H. H. T. Prins &amp; I. J. Gordon (Eds.), </w:t>
      </w:r>
      <w:r w:rsidRPr="00481B35">
        <w:rPr>
          <w:i/>
          <w:noProof/>
        </w:rPr>
        <w:t>Invasion Biology and Ecological Theory: Insights from a Continent in Transformation</w:t>
      </w:r>
      <w:r w:rsidRPr="00481B35">
        <w:rPr>
          <w:noProof/>
        </w:rPr>
        <w:t xml:space="preserve"> (pp. 196-240). Cambridge: Cambridge University Press.</w:t>
      </w:r>
    </w:p>
    <w:p w14:paraId="456A5933" w14:textId="41A9A794" w:rsidR="00481B35" w:rsidRPr="00481B35" w:rsidRDefault="00481B35" w:rsidP="00481B35">
      <w:pPr>
        <w:pStyle w:val="EndNoteBibliography"/>
        <w:ind w:left="720" w:hanging="720"/>
        <w:rPr>
          <w:noProof/>
        </w:rPr>
      </w:pPr>
      <w:r w:rsidRPr="00481B35">
        <w:rPr>
          <w:noProof/>
        </w:rPr>
        <w:t xml:space="preserve">Baken, E. K., Collyer, M. L., Kaliontzopoulou, A., &amp; Adams, D. C. (2021). geomorph v4.0 and gmShiny: enhanced analytics and a new graphical interface for a comprehensive morphometric experience. </w:t>
      </w:r>
      <w:r w:rsidRPr="00481B35">
        <w:rPr>
          <w:i/>
          <w:noProof/>
        </w:rPr>
        <w:t>Methods in Ecology and Evolution, 12</w:t>
      </w:r>
      <w:r w:rsidRPr="00481B35">
        <w:rPr>
          <w:noProof/>
        </w:rPr>
        <w:t>, 2355-2363. doi:</w:t>
      </w:r>
      <w:hyperlink r:id="rId18" w:history="1">
        <w:r w:rsidRPr="00481B35">
          <w:rPr>
            <w:rStyle w:val="Hyperlink"/>
            <w:noProof/>
          </w:rPr>
          <w:t>https://doi.org/10.1111/2041-210X.13723</w:t>
        </w:r>
      </w:hyperlink>
    </w:p>
    <w:p w14:paraId="68D53EF1" w14:textId="77777777" w:rsidR="00481B35" w:rsidRPr="00481B35" w:rsidRDefault="00481B35" w:rsidP="00481B35">
      <w:pPr>
        <w:pStyle w:val="EndNoteBibliography"/>
        <w:ind w:left="720" w:hanging="720"/>
        <w:rPr>
          <w:noProof/>
        </w:rPr>
      </w:pPr>
      <w:r w:rsidRPr="00481B35">
        <w:rPr>
          <w:noProof/>
        </w:rPr>
        <w:t xml:space="preserve">Bonferroni, C. (1936). Teoria statistica delle classi e calcolo delle probabilita. </w:t>
      </w:r>
      <w:r w:rsidRPr="00481B35">
        <w:rPr>
          <w:i/>
          <w:noProof/>
        </w:rPr>
        <w:t>Pubblicazioni del R Istituto Superiore di Scienze Economiche e Commericiali di Firenze, 8</w:t>
      </w:r>
      <w:r w:rsidRPr="00481B35">
        <w:rPr>
          <w:noProof/>
        </w:rPr>
        <w:t xml:space="preserve">, 3-62. </w:t>
      </w:r>
    </w:p>
    <w:p w14:paraId="462CB8AA" w14:textId="6B16CED7" w:rsidR="00481B35" w:rsidRPr="00481B35" w:rsidRDefault="00481B35" w:rsidP="00481B35">
      <w:pPr>
        <w:pStyle w:val="EndNoteBibliography"/>
        <w:ind w:left="720" w:hanging="720"/>
        <w:rPr>
          <w:noProof/>
        </w:rPr>
      </w:pPr>
      <w:r w:rsidRPr="00481B35">
        <w:rPr>
          <w:noProof/>
        </w:rPr>
        <w:t xml:space="preserve">Bookstein, F. L. (2015). Integration, disintegration, and self-similarity: characterizing the scales of shape variation in landmark data. </w:t>
      </w:r>
      <w:r w:rsidRPr="00481B35">
        <w:rPr>
          <w:i/>
          <w:noProof/>
        </w:rPr>
        <w:t>Evolutionary Biology, 42</w:t>
      </w:r>
      <w:r w:rsidRPr="00481B35">
        <w:rPr>
          <w:noProof/>
        </w:rPr>
        <w:t>(4), 395-426. doi:</w:t>
      </w:r>
      <w:hyperlink r:id="rId19" w:history="1">
        <w:r w:rsidRPr="00481B35">
          <w:rPr>
            <w:rStyle w:val="Hyperlink"/>
            <w:noProof/>
          </w:rPr>
          <w:t>https://doi.org/10.1007/s11692-015-9317-8</w:t>
        </w:r>
      </w:hyperlink>
    </w:p>
    <w:p w14:paraId="4B1F6932" w14:textId="77777777" w:rsidR="00481B35" w:rsidRPr="00481B35" w:rsidRDefault="00481B35" w:rsidP="00481B35">
      <w:pPr>
        <w:pStyle w:val="EndNoteBibliography"/>
        <w:ind w:left="720" w:hanging="720"/>
        <w:rPr>
          <w:noProof/>
        </w:rPr>
      </w:pPr>
      <w:r w:rsidRPr="00481B35">
        <w:rPr>
          <w:noProof/>
        </w:rPr>
        <w:t xml:space="preserve">Breed, B., &amp; Ford, F. (2007). </w:t>
      </w:r>
      <w:r w:rsidRPr="00481B35">
        <w:rPr>
          <w:i/>
          <w:noProof/>
        </w:rPr>
        <w:t>Native Mice and Rats</w:t>
      </w:r>
      <w:r w:rsidRPr="00481B35">
        <w:rPr>
          <w:noProof/>
        </w:rPr>
        <w:t>.</w:t>
      </w:r>
    </w:p>
    <w:p w14:paraId="233BE78C" w14:textId="63B484A1" w:rsidR="00481B35" w:rsidRPr="00481B35" w:rsidRDefault="00481B35" w:rsidP="00481B35">
      <w:pPr>
        <w:pStyle w:val="EndNoteBibliography"/>
        <w:ind w:left="720" w:hanging="720"/>
        <w:rPr>
          <w:noProof/>
        </w:rPr>
      </w:pPr>
      <w:r w:rsidRPr="00481B35">
        <w:rPr>
          <w:noProof/>
        </w:rPr>
        <w:t xml:space="preserve">Bright, J. A., Marugán-Lobón, J., Cobb, S. N., &amp; Rayfield, E. J. (2016). The shapes of bird beaks are highly controlled by nondietary factors. </w:t>
      </w:r>
      <w:r w:rsidRPr="00481B35">
        <w:rPr>
          <w:i/>
          <w:noProof/>
        </w:rPr>
        <w:t>Proceedings of the National Academy of Sciences, 113</w:t>
      </w:r>
      <w:r w:rsidRPr="00481B35">
        <w:rPr>
          <w:noProof/>
        </w:rPr>
        <w:t>(19), 5352-5357. doi:</w:t>
      </w:r>
      <w:hyperlink r:id="rId20" w:history="1">
        <w:r w:rsidRPr="00481B35">
          <w:rPr>
            <w:rStyle w:val="Hyperlink"/>
            <w:noProof/>
          </w:rPr>
          <w:t>https://doi.org/10.1073/pnas.1602683113</w:t>
        </w:r>
      </w:hyperlink>
    </w:p>
    <w:p w14:paraId="3563AB65" w14:textId="77777777" w:rsidR="00481B35" w:rsidRPr="00481B35" w:rsidRDefault="00481B35" w:rsidP="00481B35">
      <w:pPr>
        <w:pStyle w:val="EndNoteBibliography"/>
        <w:ind w:left="720" w:hanging="720"/>
        <w:rPr>
          <w:noProof/>
        </w:rPr>
      </w:pPr>
      <w:r w:rsidRPr="00481B35">
        <w:rPr>
          <w:noProof/>
        </w:rPr>
        <w:t xml:space="preserve">Burnham, K. P., &amp; Anderson, D. R. (2002). </w:t>
      </w:r>
      <w:r w:rsidRPr="00481B35">
        <w:rPr>
          <w:i/>
          <w:noProof/>
        </w:rPr>
        <w:t>Model Selection and Multi-Model Inference</w:t>
      </w:r>
      <w:r w:rsidRPr="00481B35">
        <w:rPr>
          <w:noProof/>
        </w:rPr>
        <w:t>. New York: Springer.</w:t>
      </w:r>
    </w:p>
    <w:p w14:paraId="1417A2FF" w14:textId="00DD0F22" w:rsidR="00481B35" w:rsidRPr="00481B35" w:rsidRDefault="00481B35" w:rsidP="00481B35">
      <w:pPr>
        <w:pStyle w:val="EndNoteBibliography"/>
        <w:ind w:left="720" w:hanging="720"/>
        <w:rPr>
          <w:noProof/>
        </w:rPr>
      </w:pPr>
      <w:r w:rsidRPr="00481B35">
        <w:rPr>
          <w:noProof/>
        </w:rPr>
        <w:t xml:space="preserve">Cardini, A. (2019). Craniofacial allometry is a rule in evolutionary radiations of placentals. </w:t>
      </w:r>
      <w:r w:rsidRPr="00481B35">
        <w:rPr>
          <w:i/>
          <w:noProof/>
        </w:rPr>
        <w:t>Evolutionary Biology, 46</w:t>
      </w:r>
      <w:r w:rsidRPr="00481B35">
        <w:rPr>
          <w:noProof/>
        </w:rPr>
        <w:t>(3), 239-248. doi:</w:t>
      </w:r>
      <w:hyperlink r:id="rId21" w:history="1">
        <w:r w:rsidRPr="00481B35">
          <w:rPr>
            <w:rStyle w:val="Hyperlink"/>
            <w:noProof/>
          </w:rPr>
          <w:t>https://doi.org/10.1007/s11692-019-09477-7</w:t>
        </w:r>
      </w:hyperlink>
    </w:p>
    <w:p w14:paraId="1E87B551" w14:textId="669CA5F9" w:rsidR="00481B35" w:rsidRPr="00481B35" w:rsidRDefault="00481B35" w:rsidP="00481B35">
      <w:pPr>
        <w:pStyle w:val="EndNoteBibliography"/>
        <w:ind w:left="720" w:hanging="720"/>
        <w:rPr>
          <w:noProof/>
        </w:rPr>
      </w:pPr>
      <w:r w:rsidRPr="00481B35">
        <w:rPr>
          <w:noProof/>
        </w:rPr>
        <w:t xml:space="preserve">Cardini, A., Polly, D., Dawson, R., &amp; Milne, N. (2015). Why the long face? Kangaroos and wallabies follow the same ‘rule’ of cranial evolutionary allometry (CREA) as placentals. </w:t>
      </w:r>
      <w:r w:rsidRPr="00481B35">
        <w:rPr>
          <w:i/>
          <w:noProof/>
        </w:rPr>
        <w:t>Evolutionary Biology, 42</w:t>
      </w:r>
      <w:r w:rsidRPr="00481B35">
        <w:rPr>
          <w:noProof/>
        </w:rPr>
        <w:t>(2), 169-176. doi:</w:t>
      </w:r>
      <w:hyperlink r:id="rId22" w:history="1">
        <w:r w:rsidRPr="00481B35">
          <w:rPr>
            <w:rStyle w:val="Hyperlink"/>
            <w:noProof/>
          </w:rPr>
          <w:t>https://doi.org/10.1007/s11692-015-9308-9</w:t>
        </w:r>
      </w:hyperlink>
    </w:p>
    <w:p w14:paraId="7FB2DE8E" w14:textId="77777777" w:rsidR="00481B35" w:rsidRPr="00481B35" w:rsidRDefault="00481B35" w:rsidP="00481B35">
      <w:pPr>
        <w:pStyle w:val="EndNoteBibliography"/>
        <w:ind w:left="720" w:hanging="720"/>
        <w:rPr>
          <w:noProof/>
        </w:rPr>
      </w:pPr>
      <w:r w:rsidRPr="00481B35">
        <w:rPr>
          <w:noProof/>
        </w:rPr>
        <w:t xml:space="preserve">Clavel, J., Escarguel, G., &amp; Merceron, G. (2015). mvMORPH: an R package for fitting multivariate evolutionary models to morphometric data. </w:t>
      </w:r>
      <w:r w:rsidRPr="00481B35">
        <w:rPr>
          <w:i/>
          <w:noProof/>
        </w:rPr>
        <w:t>Methods in Ecology and Evolution, 6</w:t>
      </w:r>
      <w:r w:rsidRPr="00481B35">
        <w:rPr>
          <w:noProof/>
        </w:rPr>
        <w:t xml:space="preserve">(11), 1311-1319. </w:t>
      </w:r>
    </w:p>
    <w:p w14:paraId="01AD027B" w14:textId="2B55952E" w:rsidR="00481B35" w:rsidRPr="00481B35" w:rsidRDefault="00481B35" w:rsidP="00481B35">
      <w:pPr>
        <w:pStyle w:val="EndNoteBibliography"/>
        <w:ind w:left="720" w:hanging="720"/>
        <w:rPr>
          <w:noProof/>
        </w:rPr>
      </w:pPr>
      <w:r w:rsidRPr="00481B35">
        <w:rPr>
          <w:noProof/>
        </w:rPr>
        <w:t xml:space="preserve">Collyer, M. L., &amp; Adams, D. C. (2018). RRPP: An R package for fitting linear models to high‐dimensional data using residual randomization. </w:t>
      </w:r>
      <w:r w:rsidRPr="00481B35">
        <w:rPr>
          <w:i/>
          <w:noProof/>
        </w:rPr>
        <w:t>Methods in Ecology and Evolution, 9</w:t>
      </w:r>
      <w:r w:rsidRPr="00481B35">
        <w:rPr>
          <w:noProof/>
        </w:rPr>
        <w:t>, 1772-1779. doi:</w:t>
      </w:r>
      <w:hyperlink r:id="rId23" w:history="1">
        <w:r w:rsidRPr="00481B35">
          <w:rPr>
            <w:rStyle w:val="Hyperlink"/>
            <w:noProof/>
          </w:rPr>
          <w:t>https://doi.org/10.1111/2041-210X.13029</w:t>
        </w:r>
      </w:hyperlink>
    </w:p>
    <w:p w14:paraId="100B235D" w14:textId="4D70A0CF" w:rsidR="00481B35" w:rsidRPr="00481B35" w:rsidRDefault="00481B35" w:rsidP="00481B35">
      <w:pPr>
        <w:pStyle w:val="EndNoteBibliography"/>
        <w:ind w:left="720" w:hanging="720"/>
        <w:rPr>
          <w:noProof/>
        </w:rPr>
      </w:pPr>
      <w:r w:rsidRPr="00481B35">
        <w:rPr>
          <w:noProof/>
        </w:rPr>
        <w:lastRenderedPageBreak/>
        <w:t xml:space="preserve">Collyer, M. L., &amp; Adams, D. C. (2019). RRPP: Linear Model Evaluation with Randomized Residuals in a Permutation Procedure. </w:t>
      </w:r>
      <w:hyperlink r:id="rId24" w:history="1">
        <w:r w:rsidRPr="00481B35">
          <w:rPr>
            <w:rStyle w:val="Hyperlink"/>
            <w:i/>
            <w:noProof/>
          </w:rPr>
          <w:t>https://CRAN.R-project.org/package=RRPP</w:t>
        </w:r>
      </w:hyperlink>
      <w:r w:rsidRPr="00481B35">
        <w:rPr>
          <w:noProof/>
        </w:rPr>
        <w:t xml:space="preserve">. </w:t>
      </w:r>
    </w:p>
    <w:p w14:paraId="0DA72028" w14:textId="4C78A917" w:rsidR="00481B35" w:rsidRPr="00481B35" w:rsidRDefault="00481B35" w:rsidP="00481B35">
      <w:pPr>
        <w:pStyle w:val="EndNoteBibliography"/>
        <w:ind w:left="720" w:hanging="720"/>
        <w:rPr>
          <w:noProof/>
        </w:rPr>
      </w:pPr>
      <w:r w:rsidRPr="00481B35">
        <w:rPr>
          <w:noProof/>
        </w:rPr>
        <w:t xml:space="preserve">Cox, P. G., Rayfield, E. J., Fagan, M. J., Herrel, A., Pataky, T. C., &amp; Jeffery, N. (2012). Functional evolution of the feeding system in rodents. </w:t>
      </w:r>
      <w:r w:rsidRPr="00481B35">
        <w:rPr>
          <w:i/>
          <w:noProof/>
        </w:rPr>
        <w:t>PLOS ONE, 7</w:t>
      </w:r>
      <w:r w:rsidRPr="00481B35">
        <w:rPr>
          <w:noProof/>
        </w:rPr>
        <w:t>(4), e36299. doi:</w:t>
      </w:r>
      <w:hyperlink r:id="rId25" w:history="1">
        <w:r w:rsidRPr="00481B35">
          <w:rPr>
            <w:rStyle w:val="Hyperlink"/>
            <w:noProof/>
          </w:rPr>
          <w:t>https://doi.org/10.1371/journal.pone.0036299</w:t>
        </w:r>
      </w:hyperlink>
    </w:p>
    <w:p w14:paraId="252D81C1" w14:textId="77777777" w:rsidR="00481B35" w:rsidRPr="00481B35" w:rsidRDefault="00481B35" w:rsidP="00481B35">
      <w:pPr>
        <w:pStyle w:val="EndNoteBibliography"/>
        <w:ind w:left="720" w:hanging="720"/>
        <w:rPr>
          <w:noProof/>
        </w:rPr>
      </w:pPr>
      <w:r w:rsidRPr="00481B35">
        <w:rPr>
          <w:noProof/>
        </w:rPr>
        <w:t xml:space="preserve">Druzinsky, R. E. (2015). The oral apparatus of rodents: variations on the theme of a gnawing machine. In L. Hautier &amp; P. G. Cox (Eds.), </w:t>
      </w:r>
      <w:r w:rsidRPr="00481B35">
        <w:rPr>
          <w:i/>
          <w:noProof/>
        </w:rPr>
        <w:t>Evolution of the Rodents: Advances in Phylogeny, Functional Morphology and Development</w:t>
      </w:r>
      <w:r w:rsidRPr="00481B35">
        <w:rPr>
          <w:noProof/>
        </w:rPr>
        <w:t xml:space="preserve"> (Vol. 5, pp. 323-349). Cambridge: Cambridge University Press.</w:t>
      </w:r>
    </w:p>
    <w:p w14:paraId="4F25C1F4" w14:textId="46DB7C78" w:rsidR="00481B35" w:rsidRPr="00481B35" w:rsidRDefault="00481B35" w:rsidP="00481B35">
      <w:pPr>
        <w:pStyle w:val="EndNoteBibliography"/>
        <w:ind w:left="720" w:hanging="720"/>
        <w:rPr>
          <w:noProof/>
        </w:rPr>
      </w:pPr>
      <w:r w:rsidRPr="00481B35">
        <w:rPr>
          <w:noProof/>
        </w:rPr>
        <w:t xml:space="preserve">Esselstyn, J. A., Achmadi, A. S., &amp; Rowe, K. C. (2012). Evolutionary novelty in a rat with no molars. </w:t>
      </w:r>
      <w:r w:rsidRPr="00481B35">
        <w:rPr>
          <w:i/>
          <w:noProof/>
        </w:rPr>
        <w:t>Biology Letters, 8</w:t>
      </w:r>
      <w:r w:rsidRPr="00481B35">
        <w:rPr>
          <w:noProof/>
        </w:rPr>
        <w:t>(6), 990-993. doi:</w:t>
      </w:r>
      <w:hyperlink r:id="rId26" w:history="1">
        <w:r w:rsidRPr="00481B35">
          <w:rPr>
            <w:rStyle w:val="Hyperlink"/>
            <w:noProof/>
          </w:rPr>
          <w:t>https://doi.org/10.1098/rsbl.2012.0574</w:t>
        </w:r>
      </w:hyperlink>
    </w:p>
    <w:p w14:paraId="4E7D5BFC" w14:textId="284FCA78" w:rsidR="00481B35" w:rsidRPr="00481B35" w:rsidRDefault="00481B35" w:rsidP="00481B35">
      <w:pPr>
        <w:pStyle w:val="EndNoteBibliography"/>
        <w:ind w:left="720" w:hanging="720"/>
        <w:rPr>
          <w:noProof/>
        </w:rPr>
      </w:pPr>
      <w:r w:rsidRPr="00481B35">
        <w:rPr>
          <w:noProof/>
        </w:rPr>
        <w:t xml:space="preserve">Evans, K. M., Waltz, B., Tagliacollo, V., Chakrabarty, P., &amp; Albert, J. S. (2017). Why the short face? Developmental disintegration of the neurocranium drives convergent evolution in neotropical electric fishes. </w:t>
      </w:r>
      <w:r w:rsidRPr="00481B35">
        <w:rPr>
          <w:i/>
          <w:noProof/>
        </w:rPr>
        <w:t>Ecology and Evolution, 7</w:t>
      </w:r>
      <w:r w:rsidRPr="00481B35">
        <w:rPr>
          <w:noProof/>
        </w:rPr>
        <w:t>(6), 1783-1801. doi:</w:t>
      </w:r>
      <w:hyperlink r:id="rId27" w:history="1">
        <w:r w:rsidRPr="00481B35">
          <w:rPr>
            <w:rStyle w:val="Hyperlink"/>
            <w:noProof/>
          </w:rPr>
          <w:t>https://doi.org/10.1002/ece3.2704</w:t>
        </w:r>
      </w:hyperlink>
    </w:p>
    <w:p w14:paraId="72823B38" w14:textId="24DCF51C" w:rsidR="00481B35" w:rsidRPr="00481B35" w:rsidRDefault="00481B35" w:rsidP="00481B35">
      <w:pPr>
        <w:pStyle w:val="EndNoteBibliography"/>
        <w:ind w:left="720" w:hanging="720"/>
        <w:rPr>
          <w:noProof/>
        </w:rPr>
      </w:pPr>
      <w:r w:rsidRPr="00481B35">
        <w:rPr>
          <w:noProof/>
        </w:rPr>
        <w:t xml:space="preserve">Figueirido, B., Tseng, Z. J., Serrano-Alarcón, F. J., Martín-Serra, A., &amp; Pastor, J. F. (2014). Three-dimensional computer simulations of feeding behaviour in red and giant pandas relate skull biomechanics with dietary niche partitioning. </w:t>
      </w:r>
      <w:r w:rsidRPr="00481B35">
        <w:rPr>
          <w:i/>
          <w:noProof/>
        </w:rPr>
        <w:t>Biology Letters, 10</w:t>
      </w:r>
      <w:r w:rsidRPr="00481B35">
        <w:rPr>
          <w:noProof/>
        </w:rPr>
        <w:t>(4), 20140196. doi:</w:t>
      </w:r>
      <w:hyperlink r:id="rId28" w:history="1">
        <w:r w:rsidRPr="00481B35">
          <w:rPr>
            <w:rStyle w:val="Hyperlink"/>
            <w:noProof/>
          </w:rPr>
          <w:t>https://doi.org/10.1098/rsbl.2014.0196</w:t>
        </w:r>
      </w:hyperlink>
    </w:p>
    <w:p w14:paraId="2F5B68AA" w14:textId="5CB5BE3A" w:rsidR="00481B35" w:rsidRPr="00481B35" w:rsidRDefault="00481B35" w:rsidP="00481B35">
      <w:pPr>
        <w:pStyle w:val="EndNoteBibliography"/>
        <w:ind w:left="720" w:hanging="720"/>
        <w:rPr>
          <w:noProof/>
        </w:rPr>
      </w:pPr>
      <w:r w:rsidRPr="00481B35">
        <w:rPr>
          <w:noProof/>
        </w:rPr>
        <w:t xml:space="preserve">Ginot, S., Claude, J., &amp; Hautier, L. (2018). One skull to rule them all? Descriptive and comparative anatomy of the masticatory apparatus in five mouse species. </w:t>
      </w:r>
      <w:r w:rsidRPr="00481B35">
        <w:rPr>
          <w:i/>
          <w:noProof/>
        </w:rPr>
        <w:t>Journal of Morphology, 279</w:t>
      </w:r>
      <w:r w:rsidRPr="00481B35">
        <w:rPr>
          <w:noProof/>
        </w:rPr>
        <w:t>(9), 1234-1255. doi:</w:t>
      </w:r>
      <w:hyperlink r:id="rId29" w:history="1">
        <w:r w:rsidRPr="00481B35">
          <w:rPr>
            <w:rStyle w:val="Hyperlink"/>
            <w:noProof/>
          </w:rPr>
          <w:t>https://doi.org/10.1002/jmor.20845</w:t>
        </w:r>
      </w:hyperlink>
    </w:p>
    <w:p w14:paraId="1BE0BAF9" w14:textId="719B00A1" w:rsidR="00481B35" w:rsidRPr="00481B35" w:rsidRDefault="00481B35" w:rsidP="00481B35">
      <w:pPr>
        <w:pStyle w:val="EndNoteBibliography"/>
        <w:ind w:left="720" w:hanging="720"/>
        <w:rPr>
          <w:noProof/>
        </w:rPr>
      </w:pPr>
      <w:r w:rsidRPr="00481B35">
        <w:rPr>
          <w:noProof/>
        </w:rPr>
        <w:t xml:space="preserve">Goswami, A. (2006). Cranial modularity shifts during mammalian evolution. </w:t>
      </w:r>
      <w:r w:rsidRPr="00481B35">
        <w:rPr>
          <w:i/>
          <w:noProof/>
        </w:rPr>
        <w:t>The American Naturalist, 168</w:t>
      </w:r>
      <w:r w:rsidRPr="00481B35">
        <w:rPr>
          <w:noProof/>
        </w:rPr>
        <w:t>(2), 270-280. doi:</w:t>
      </w:r>
      <w:hyperlink r:id="rId30" w:history="1">
        <w:r w:rsidRPr="00481B35">
          <w:rPr>
            <w:rStyle w:val="Hyperlink"/>
            <w:noProof/>
          </w:rPr>
          <w:t>https://doi.org/10.1086/505758</w:t>
        </w:r>
      </w:hyperlink>
    </w:p>
    <w:p w14:paraId="25762956" w14:textId="073BEDDE" w:rsidR="00481B35" w:rsidRPr="00481B35" w:rsidRDefault="00481B35" w:rsidP="00481B35">
      <w:pPr>
        <w:pStyle w:val="EndNoteBibliography"/>
        <w:ind w:left="720" w:hanging="720"/>
        <w:rPr>
          <w:noProof/>
        </w:rPr>
      </w:pPr>
      <w:r w:rsidRPr="00481B35">
        <w:rPr>
          <w:noProof/>
        </w:rPr>
        <w:t xml:space="preserve">Goswami, A., Noirault, E., Coombs, E. J., Clavel, J., Fabre, A.-C., Halliday, T. J. D., Churchill, M., Curtis, A., Watanabe, A., Simmons, N. B., Beatty, B. L., Geisler, J. H., Fox, D. L., &amp; Felice, R. N. (2022). Attenuated evolution of mammals through the Cenozoic. </w:t>
      </w:r>
      <w:r w:rsidRPr="00481B35">
        <w:rPr>
          <w:i/>
          <w:noProof/>
        </w:rPr>
        <w:t>Science, 378</w:t>
      </w:r>
      <w:r w:rsidRPr="00481B35">
        <w:rPr>
          <w:noProof/>
        </w:rPr>
        <w:t>(6618), 377-383. doi:</w:t>
      </w:r>
      <w:hyperlink r:id="rId31" w:history="1">
        <w:r w:rsidRPr="00481B35">
          <w:rPr>
            <w:rStyle w:val="Hyperlink"/>
            <w:noProof/>
          </w:rPr>
          <w:t>https://doi.org/10.1126/science.abm7525</w:t>
        </w:r>
      </w:hyperlink>
    </w:p>
    <w:p w14:paraId="15B90F4A" w14:textId="756F6E9D" w:rsidR="00481B35" w:rsidRPr="00481B35" w:rsidRDefault="00481B35" w:rsidP="00481B35">
      <w:pPr>
        <w:pStyle w:val="EndNoteBibliography"/>
        <w:ind w:left="720" w:hanging="720"/>
        <w:rPr>
          <w:noProof/>
        </w:rPr>
      </w:pPr>
      <w:r w:rsidRPr="00481B35">
        <w:rPr>
          <w:noProof/>
        </w:rPr>
        <w:t xml:space="preserve">Guillerme, T., &amp; Weisbecker, V. (2019). LandvR: Tools for measuring landmark position variation. </w:t>
      </w:r>
      <w:r w:rsidRPr="00481B35">
        <w:rPr>
          <w:i/>
          <w:noProof/>
        </w:rPr>
        <w:t>Zenodo</w:t>
      </w:r>
      <w:r w:rsidRPr="00481B35">
        <w:rPr>
          <w:noProof/>
        </w:rPr>
        <w:t>. doi:</w:t>
      </w:r>
      <w:hyperlink r:id="rId32" w:history="1">
        <w:r w:rsidRPr="00481B35">
          <w:rPr>
            <w:rStyle w:val="Hyperlink"/>
            <w:noProof/>
          </w:rPr>
          <w:t>https://doi.org/10.5281/zenodo.2620785</w:t>
        </w:r>
      </w:hyperlink>
    </w:p>
    <w:p w14:paraId="6B3CCDA4" w14:textId="77931058" w:rsidR="00481B35" w:rsidRPr="00481B35" w:rsidRDefault="00481B35" w:rsidP="00481B35">
      <w:pPr>
        <w:pStyle w:val="EndNoteBibliography"/>
        <w:ind w:left="720" w:hanging="720"/>
        <w:rPr>
          <w:noProof/>
        </w:rPr>
      </w:pPr>
      <w:r w:rsidRPr="00481B35">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481B35">
        <w:rPr>
          <w:i/>
          <w:noProof/>
        </w:rPr>
        <w:t>Evolution, 64</w:t>
      </w:r>
      <w:r w:rsidRPr="00481B35">
        <w:rPr>
          <w:noProof/>
        </w:rPr>
        <w:t>(8), 2385-2396. doi:</w:t>
      </w:r>
      <w:hyperlink r:id="rId33" w:history="1">
        <w:r w:rsidRPr="00481B35">
          <w:rPr>
            <w:rStyle w:val="Hyperlink"/>
            <w:noProof/>
          </w:rPr>
          <w:t>https://doi.org/10.1111/j.1558-5646.2010.01025.x</w:t>
        </w:r>
      </w:hyperlink>
    </w:p>
    <w:p w14:paraId="26F62B9F" w14:textId="568B391E" w:rsidR="00481B35" w:rsidRPr="00481B35" w:rsidRDefault="00481B35" w:rsidP="00481B35">
      <w:pPr>
        <w:pStyle w:val="EndNoteBibliography"/>
        <w:ind w:left="720" w:hanging="720"/>
        <w:rPr>
          <w:noProof/>
        </w:rPr>
      </w:pPr>
      <w:r w:rsidRPr="00481B35">
        <w:rPr>
          <w:noProof/>
        </w:rPr>
        <w:t xml:space="preserve">Hennekam, J. J., Benson, R. B. J., Herridge, V. L., Jeffery, N., Torres-Roig, E., Alcover, J. A., &amp; Cox, P. G. (2020). Morphological divergence in giant fossil dormice. </w:t>
      </w:r>
      <w:r w:rsidRPr="00481B35">
        <w:rPr>
          <w:i/>
          <w:noProof/>
        </w:rPr>
        <w:t>Proceedings of the Royal Society B: Biological Sciences, 287</w:t>
      </w:r>
      <w:r w:rsidRPr="00481B35">
        <w:rPr>
          <w:noProof/>
        </w:rPr>
        <w:t>(1938), 20202085. doi:</w:t>
      </w:r>
      <w:hyperlink r:id="rId34" w:history="1">
        <w:r w:rsidRPr="00481B35">
          <w:rPr>
            <w:rStyle w:val="Hyperlink"/>
            <w:noProof/>
          </w:rPr>
          <w:t>https://doi.org/10.1098/rspb.2020.2085</w:t>
        </w:r>
      </w:hyperlink>
    </w:p>
    <w:p w14:paraId="7EA87E9B" w14:textId="5E1B274B" w:rsidR="00481B35" w:rsidRPr="00481B35" w:rsidRDefault="00481B35" w:rsidP="00481B35">
      <w:pPr>
        <w:pStyle w:val="EndNoteBibliography"/>
        <w:ind w:left="720" w:hanging="720"/>
        <w:rPr>
          <w:noProof/>
        </w:rPr>
      </w:pPr>
      <w:r w:rsidRPr="00481B35">
        <w:rPr>
          <w:noProof/>
        </w:rPr>
        <w:t xml:space="preserve">Hetherington, A. J., Sherratt, E., Ruta, M., Wilkinson, M., Deline, B., &amp; Donoghue, P. C. J. (2015). Do cladistic and morphometric data capture common patterns of morphological disparity? </w:t>
      </w:r>
      <w:r w:rsidRPr="00481B35">
        <w:rPr>
          <w:i/>
          <w:noProof/>
        </w:rPr>
        <w:t>Palaeontology, 58</w:t>
      </w:r>
      <w:r w:rsidRPr="00481B35">
        <w:rPr>
          <w:noProof/>
        </w:rPr>
        <w:t>(3), 393-399. doi:</w:t>
      </w:r>
      <w:hyperlink r:id="rId35" w:history="1">
        <w:r w:rsidRPr="00481B35">
          <w:rPr>
            <w:rStyle w:val="Hyperlink"/>
            <w:noProof/>
          </w:rPr>
          <w:t>https://doi.org/10.1111/pala.12159</w:t>
        </w:r>
      </w:hyperlink>
    </w:p>
    <w:p w14:paraId="7BC983AE" w14:textId="1D12BB92" w:rsidR="00481B35" w:rsidRPr="00481B35" w:rsidRDefault="00481B35" w:rsidP="00481B35">
      <w:pPr>
        <w:pStyle w:val="EndNoteBibliography"/>
        <w:ind w:left="720" w:hanging="720"/>
        <w:rPr>
          <w:noProof/>
        </w:rPr>
      </w:pPr>
      <w:r w:rsidRPr="00481B35">
        <w:rPr>
          <w:noProof/>
        </w:rPr>
        <w:t xml:space="preserve">Kembel, S. W., Cowan, P. D., Helmus, M. R., Cornwell, W. K., Morlon, H., Ackerly, D. D., Blomberg, S. P., &amp; Webb, C. O. (2010). </w:t>
      </w:r>
      <w:r w:rsidRPr="00481B35">
        <w:rPr>
          <w:i/>
          <w:noProof/>
        </w:rPr>
        <w:t>Picante</w:t>
      </w:r>
      <w:r w:rsidRPr="00481B35">
        <w:rPr>
          <w:noProof/>
        </w:rPr>
        <w:t xml:space="preserve">: R tools for integrating phylogenies and </w:t>
      </w:r>
      <w:r w:rsidRPr="00481B35">
        <w:rPr>
          <w:noProof/>
        </w:rPr>
        <w:lastRenderedPageBreak/>
        <w:t xml:space="preserve">ecology. </w:t>
      </w:r>
      <w:r w:rsidRPr="00481B35">
        <w:rPr>
          <w:i/>
          <w:noProof/>
        </w:rPr>
        <w:t>Bioinformatics, 26</w:t>
      </w:r>
      <w:r w:rsidRPr="00481B35">
        <w:rPr>
          <w:noProof/>
        </w:rPr>
        <w:t>(11), 1463-1464. doi:</w:t>
      </w:r>
      <w:hyperlink r:id="rId36" w:history="1">
        <w:r w:rsidRPr="00481B35">
          <w:rPr>
            <w:rStyle w:val="Hyperlink"/>
            <w:noProof/>
          </w:rPr>
          <w:t>https://doi.org/10.1093/bioinformatics/btq166</w:t>
        </w:r>
      </w:hyperlink>
    </w:p>
    <w:p w14:paraId="281ED47C" w14:textId="648B8FEC" w:rsidR="00481B35" w:rsidRPr="00481B35" w:rsidRDefault="00481B35" w:rsidP="00481B35">
      <w:pPr>
        <w:pStyle w:val="EndNoteBibliography"/>
        <w:ind w:left="720" w:hanging="720"/>
        <w:rPr>
          <w:noProof/>
        </w:rPr>
      </w:pPr>
      <w:r w:rsidRPr="00481B35">
        <w:rPr>
          <w:noProof/>
        </w:rPr>
        <w:t xml:space="preserve">Klingenberg, C. P. (2009). Morphometric integration and modularity in configurations of landmarks: tools for evaluating a priori hypotheses. </w:t>
      </w:r>
      <w:r w:rsidRPr="00481B35">
        <w:rPr>
          <w:i/>
          <w:noProof/>
        </w:rPr>
        <w:t>Evolution &amp; Development, 11</w:t>
      </w:r>
      <w:r w:rsidRPr="00481B35">
        <w:rPr>
          <w:noProof/>
        </w:rPr>
        <w:t>(4), 405-421. doi:</w:t>
      </w:r>
      <w:hyperlink r:id="rId37" w:history="1">
        <w:r w:rsidRPr="00481B35">
          <w:rPr>
            <w:rStyle w:val="Hyperlink"/>
            <w:noProof/>
          </w:rPr>
          <w:t>https://doi.org/10.1111/j.1525-142X.2009.00347.x</w:t>
        </w:r>
      </w:hyperlink>
    </w:p>
    <w:p w14:paraId="058F16FA" w14:textId="6F68A06D" w:rsidR="00481B35" w:rsidRPr="00481B35" w:rsidRDefault="00481B35" w:rsidP="00481B35">
      <w:pPr>
        <w:pStyle w:val="EndNoteBibliography"/>
        <w:ind w:left="720" w:hanging="720"/>
        <w:rPr>
          <w:noProof/>
        </w:rPr>
      </w:pPr>
      <w:r w:rsidRPr="00481B35">
        <w:rPr>
          <w:noProof/>
        </w:rPr>
        <w:t xml:space="preserve">Klingenberg, C. P., &amp; Marugán-Lobón, J. (2013). Evolutionary covariation in geometric morphometric data: analyzing integration, modularity, and allometry in a phylogenetic context. </w:t>
      </w:r>
      <w:r w:rsidRPr="00481B35">
        <w:rPr>
          <w:i/>
          <w:noProof/>
        </w:rPr>
        <w:t>Systematic Biology, 62</w:t>
      </w:r>
      <w:r w:rsidRPr="00481B35">
        <w:rPr>
          <w:noProof/>
        </w:rPr>
        <w:t>(4), 591-610. doi:</w:t>
      </w:r>
      <w:hyperlink r:id="rId38" w:history="1">
        <w:r w:rsidRPr="00481B35">
          <w:rPr>
            <w:rStyle w:val="Hyperlink"/>
            <w:noProof/>
          </w:rPr>
          <w:t>https://doi.org/10.1093/sysbio/syt025</w:t>
        </w:r>
      </w:hyperlink>
    </w:p>
    <w:p w14:paraId="5B4304D6" w14:textId="13775219" w:rsidR="00481B35" w:rsidRPr="00481B35" w:rsidRDefault="00481B35" w:rsidP="00481B35">
      <w:pPr>
        <w:pStyle w:val="EndNoteBibliography"/>
        <w:ind w:left="720" w:hanging="720"/>
        <w:rPr>
          <w:noProof/>
        </w:rPr>
      </w:pPr>
      <w:r w:rsidRPr="00481B35">
        <w:rPr>
          <w:noProof/>
        </w:rPr>
        <w:t xml:space="preserve">Kraatz, B., &amp; Sherratt, E. (2016). Evolutionary morphology of the rabbit skull. </w:t>
      </w:r>
      <w:r w:rsidRPr="00481B35">
        <w:rPr>
          <w:i/>
          <w:noProof/>
        </w:rPr>
        <w:t>PeerJ, 4</w:t>
      </w:r>
      <w:r w:rsidRPr="00481B35">
        <w:rPr>
          <w:noProof/>
        </w:rPr>
        <w:t>, e2453. doi:</w:t>
      </w:r>
      <w:hyperlink r:id="rId39" w:history="1">
        <w:r w:rsidRPr="00481B35">
          <w:rPr>
            <w:rStyle w:val="Hyperlink"/>
            <w:noProof/>
          </w:rPr>
          <w:t>https://doi.org/10.7717/peerj.2453</w:t>
        </w:r>
      </w:hyperlink>
    </w:p>
    <w:p w14:paraId="46D99B68" w14:textId="77777777" w:rsidR="00481B35" w:rsidRPr="00481B35" w:rsidRDefault="00481B35" w:rsidP="00481B35">
      <w:pPr>
        <w:pStyle w:val="EndNoteBibliography"/>
        <w:ind w:left="720" w:hanging="720"/>
        <w:rPr>
          <w:noProof/>
        </w:rPr>
      </w:pPr>
      <w:r w:rsidRPr="00481B35">
        <w:rPr>
          <w:noProof/>
        </w:rPr>
        <w:t xml:space="preserve">Legendre, P., &amp; Legendre, L. (2012). </w:t>
      </w:r>
      <w:r w:rsidRPr="00481B35">
        <w:rPr>
          <w:i/>
          <w:noProof/>
        </w:rPr>
        <w:t>Numerical ecology</w:t>
      </w:r>
      <w:r w:rsidRPr="00481B35">
        <w:rPr>
          <w:noProof/>
        </w:rPr>
        <w:t xml:space="preserve"> (3rd English Edition ed.): Elsevier.</w:t>
      </w:r>
    </w:p>
    <w:p w14:paraId="1A6B94DD" w14:textId="1D48B755" w:rsidR="00481B35" w:rsidRPr="00481B35" w:rsidRDefault="00481B35" w:rsidP="00481B35">
      <w:pPr>
        <w:pStyle w:val="EndNoteBibliography"/>
        <w:ind w:left="720" w:hanging="720"/>
        <w:rPr>
          <w:noProof/>
        </w:rPr>
      </w:pPr>
      <w:r w:rsidRPr="00481B35">
        <w:rPr>
          <w:noProof/>
        </w:rPr>
        <w:t xml:space="preserve">Lessa, E. P., &amp; Patton, J. L. (1989). Structural constraints, recurrent shapes, and allometry in pocket gophers (genus Thomomys). </w:t>
      </w:r>
      <w:r w:rsidRPr="00481B35">
        <w:rPr>
          <w:i/>
          <w:noProof/>
        </w:rPr>
        <w:t>Biological Journal of the Linnean Society, 36</w:t>
      </w:r>
      <w:r w:rsidRPr="00481B35">
        <w:rPr>
          <w:noProof/>
        </w:rPr>
        <w:t>(4), 349-363. doi:</w:t>
      </w:r>
      <w:hyperlink r:id="rId40" w:history="1">
        <w:r w:rsidRPr="00481B35">
          <w:rPr>
            <w:rStyle w:val="Hyperlink"/>
            <w:noProof/>
          </w:rPr>
          <w:t>https://doi.org/10.1111/j.1095-8312.1989.tb00500.x</w:t>
        </w:r>
      </w:hyperlink>
    </w:p>
    <w:p w14:paraId="4B55AC2B" w14:textId="0C66E94C" w:rsidR="00481B35" w:rsidRPr="00481B35" w:rsidRDefault="00481B35" w:rsidP="00481B35">
      <w:pPr>
        <w:pStyle w:val="EndNoteBibliography"/>
        <w:ind w:left="720" w:hanging="720"/>
        <w:rPr>
          <w:noProof/>
        </w:rPr>
      </w:pPr>
      <w:r w:rsidRPr="00481B35">
        <w:rPr>
          <w:noProof/>
        </w:rPr>
        <w:t xml:space="preserve">Marcy, A. E., Fruciano, C., Phillips, M. J., Mardon, K., &amp; Weisbecker, V. (2018). Low resolution scans can provide a sufficiently accurate, cost- and time-effective alternative to high resolution scans for 3D shape analyses. </w:t>
      </w:r>
      <w:r w:rsidRPr="00481B35">
        <w:rPr>
          <w:i/>
          <w:noProof/>
        </w:rPr>
        <w:t>PeerJ, 6</w:t>
      </w:r>
      <w:r w:rsidRPr="00481B35">
        <w:rPr>
          <w:noProof/>
        </w:rPr>
        <w:t>, e5032. doi:</w:t>
      </w:r>
      <w:hyperlink r:id="rId41" w:history="1">
        <w:r w:rsidRPr="00481B35">
          <w:rPr>
            <w:rStyle w:val="Hyperlink"/>
            <w:noProof/>
          </w:rPr>
          <w:t>https://doi.org/10.7717/peerj.5032</w:t>
        </w:r>
      </w:hyperlink>
    </w:p>
    <w:p w14:paraId="2C3CA140" w14:textId="46F16E3E" w:rsidR="00481B35" w:rsidRPr="00481B35" w:rsidRDefault="00481B35" w:rsidP="00481B35">
      <w:pPr>
        <w:pStyle w:val="EndNoteBibliography"/>
        <w:ind w:left="720" w:hanging="720"/>
        <w:rPr>
          <w:noProof/>
        </w:rPr>
      </w:pPr>
      <w:r w:rsidRPr="00481B35">
        <w:rPr>
          <w:noProof/>
        </w:rPr>
        <w:t xml:space="preserve">Marcy, A. E., Guillerme, T., Sherratt, E., Rowe, K. C., Phillips, M. J., &amp; Weisbecker, V. (2020). Australian rodents reveal conserved cranial evolutionary allometry across 10 million years of Murid evolution. </w:t>
      </w:r>
      <w:r w:rsidRPr="00481B35">
        <w:rPr>
          <w:i/>
          <w:noProof/>
        </w:rPr>
        <w:t>The American Naturalist, 196</w:t>
      </w:r>
      <w:r w:rsidRPr="00481B35">
        <w:rPr>
          <w:noProof/>
        </w:rPr>
        <w:t>(6), 755-768. doi:</w:t>
      </w:r>
      <w:hyperlink r:id="rId42" w:history="1">
        <w:r w:rsidRPr="00481B35">
          <w:rPr>
            <w:rStyle w:val="Hyperlink"/>
            <w:noProof/>
          </w:rPr>
          <w:t>https://doi.org/10.1086/711398</w:t>
        </w:r>
      </w:hyperlink>
    </w:p>
    <w:p w14:paraId="5C129077" w14:textId="13C93C62" w:rsidR="00481B35" w:rsidRPr="00481B35" w:rsidRDefault="00481B35" w:rsidP="00481B35">
      <w:pPr>
        <w:pStyle w:val="EndNoteBibliography"/>
        <w:ind w:left="720" w:hanging="720"/>
        <w:rPr>
          <w:noProof/>
        </w:rPr>
      </w:pPr>
      <w:r w:rsidRPr="00481B35">
        <w:rPr>
          <w:noProof/>
        </w:rPr>
        <w:t>Marcy, A. E., Hadly, E. A., Sherratt, E., Garland, K., &amp; Weisbecker, V. (2016). Getting a head in hard soils: Convergent skull evolution and divergent allometric patterns explain shape variation in a highly diverse genus of pocket gophers (</w:t>
      </w:r>
      <w:r w:rsidRPr="00481B35">
        <w:rPr>
          <w:i/>
          <w:noProof/>
        </w:rPr>
        <w:t>Thomomys</w:t>
      </w:r>
      <w:r w:rsidRPr="00481B35">
        <w:rPr>
          <w:noProof/>
        </w:rPr>
        <w:t xml:space="preserve">). </w:t>
      </w:r>
      <w:r w:rsidRPr="00481B35">
        <w:rPr>
          <w:i/>
          <w:noProof/>
        </w:rPr>
        <w:t>BMC Evolutionary Biology, 16</w:t>
      </w:r>
      <w:r w:rsidRPr="00481B35">
        <w:rPr>
          <w:noProof/>
        </w:rPr>
        <w:t>(1), 207. doi:</w:t>
      </w:r>
      <w:hyperlink r:id="rId43" w:history="1">
        <w:r w:rsidRPr="00481B35">
          <w:rPr>
            <w:rStyle w:val="Hyperlink"/>
            <w:noProof/>
          </w:rPr>
          <w:t>https://doi.org/10.1186/s12862-016-0782-1</w:t>
        </w:r>
      </w:hyperlink>
    </w:p>
    <w:p w14:paraId="572999B1" w14:textId="24CC56F1" w:rsidR="00481B35" w:rsidRPr="00481B35" w:rsidRDefault="00481B35" w:rsidP="00481B35">
      <w:pPr>
        <w:pStyle w:val="EndNoteBibliography"/>
        <w:ind w:left="720" w:hanging="720"/>
        <w:rPr>
          <w:noProof/>
        </w:rPr>
      </w:pPr>
      <w:r w:rsidRPr="00481B35">
        <w:rPr>
          <w:noProof/>
        </w:rPr>
        <w:t xml:space="preserve">Marroig, G., &amp; Cheverud, J. M. (2005). Size as a line of least evolutionary resistance: diet and adaptive morphological radiation in new world monkeys. </w:t>
      </w:r>
      <w:r w:rsidRPr="00481B35">
        <w:rPr>
          <w:i/>
          <w:noProof/>
        </w:rPr>
        <w:t>Evolution, 59</w:t>
      </w:r>
      <w:r w:rsidRPr="00481B35">
        <w:rPr>
          <w:noProof/>
        </w:rPr>
        <w:t>(5), 1128-1142. doi:</w:t>
      </w:r>
      <w:hyperlink r:id="rId44" w:history="1">
        <w:r w:rsidRPr="00481B35">
          <w:rPr>
            <w:rStyle w:val="Hyperlink"/>
            <w:noProof/>
          </w:rPr>
          <w:t>https://doi.org/10.1111/j.0014-3820.2005.tb01049.x</w:t>
        </w:r>
      </w:hyperlink>
    </w:p>
    <w:p w14:paraId="2DE2236D" w14:textId="23180E82" w:rsidR="00481B35" w:rsidRPr="00481B35" w:rsidRDefault="00481B35" w:rsidP="00481B35">
      <w:pPr>
        <w:pStyle w:val="EndNoteBibliography"/>
        <w:ind w:left="720" w:hanging="720"/>
        <w:rPr>
          <w:noProof/>
        </w:rPr>
      </w:pPr>
      <w:r w:rsidRPr="00481B35">
        <w:rPr>
          <w:noProof/>
        </w:rPr>
        <w:t xml:space="preserve">Mitchell, D. R. (2019). The anatomy of a crushing bite: The specialised cranial mechanics of a giant extinct kangaroo. </w:t>
      </w:r>
      <w:r w:rsidRPr="00481B35">
        <w:rPr>
          <w:i/>
          <w:noProof/>
        </w:rPr>
        <w:t>PLOS ONE, 14</w:t>
      </w:r>
      <w:r w:rsidRPr="00481B35">
        <w:rPr>
          <w:noProof/>
        </w:rPr>
        <w:t>(9), e0221287. doi:</w:t>
      </w:r>
      <w:hyperlink r:id="rId45" w:history="1">
        <w:r w:rsidRPr="00481B35">
          <w:rPr>
            <w:rStyle w:val="Hyperlink"/>
            <w:noProof/>
          </w:rPr>
          <w:t>https://doi.org/10.1371/journal.pone.0221287</w:t>
        </w:r>
      </w:hyperlink>
    </w:p>
    <w:p w14:paraId="6B67F429" w14:textId="00FE1665" w:rsidR="00481B35" w:rsidRPr="00481B35" w:rsidRDefault="00481B35" w:rsidP="00481B35">
      <w:pPr>
        <w:pStyle w:val="EndNoteBibliography"/>
        <w:ind w:left="720" w:hanging="720"/>
        <w:rPr>
          <w:noProof/>
        </w:rPr>
      </w:pPr>
      <w:r w:rsidRPr="00481B35">
        <w:rPr>
          <w:noProof/>
        </w:rPr>
        <w:t xml:space="preserve">Mitchell, D. R., Sherratt, E., Ledogar, J. A., &amp; Wroe, S. (2018). The biomechanics of foraging determines face length among kangaroos and their relatives. </w:t>
      </w:r>
      <w:r w:rsidRPr="00481B35">
        <w:rPr>
          <w:i/>
          <w:noProof/>
        </w:rPr>
        <w:t>Proceedings of the Royal Society B: Biological Sciences, 285</w:t>
      </w:r>
      <w:r w:rsidRPr="00481B35">
        <w:rPr>
          <w:noProof/>
        </w:rPr>
        <w:t>(1881), 20180845. doi:</w:t>
      </w:r>
      <w:hyperlink r:id="rId46" w:history="1">
        <w:r w:rsidRPr="00481B35">
          <w:rPr>
            <w:rStyle w:val="Hyperlink"/>
            <w:noProof/>
          </w:rPr>
          <w:t>https://doi.org/10.1098/rspb.2018.0845</w:t>
        </w:r>
      </w:hyperlink>
    </w:p>
    <w:p w14:paraId="6C2B281F" w14:textId="77777777" w:rsidR="00481B35" w:rsidRPr="00481B35" w:rsidRDefault="00481B35" w:rsidP="00481B35">
      <w:pPr>
        <w:pStyle w:val="EndNoteBibliography"/>
        <w:ind w:left="720" w:hanging="720"/>
        <w:rPr>
          <w:noProof/>
        </w:rPr>
      </w:pPr>
      <w:r w:rsidRPr="00481B35">
        <w:rPr>
          <w:noProof/>
        </w:rPr>
        <w:t xml:space="preserve">Mitchell, D. R., Sherratt, E., &amp; Weisbecker, V. (2024). Facing the facts: Adaptive trade-offs along body size ranges determine mammalian craniofacial scaling </w:t>
      </w:r>
      <w:r w:rsidRPr="00481B35">
        <w:rPr>
          <w:i/>
          <w:noProof/>
        </w:rPr>
        <w:t>Biological Reviews, 99</w:t>
      </w:r>
      <w:r w:rsidRPr="00481B35">
        <w:rPr>
          <w:noProof/>
        </w:rPr>
        <w:t>(2), 496-524. doi:10.1111/brv.13032</w:t>
      </w:r>
    </w:p>
    <w:p w14:paraId="2E2E657C" w14:textId="0C6D7192" w:rsidR="00481B35" w:rsidRPr="00481B35" w:rsidRDefault="00481B35" w:rsidP="00481B35">
      <w:pPr>
        <w:pStyle w:val="EndNoteBibliography"/>
        <w:ind w:left="720" w:hanging="720"/>
        <w:rPr>
          <w:noProof/>
        </w:rPr>
      </w:pPr>
      <w:r w:rsidRPr="00481B35">
        <w:rPr>
          <w:noProof/>
        </w:rPr>
        <w:t xml:space="preserve">Murray, B. R., Dickman, C. R., Watts, C. H. S., &amp; Morton, S. R. (1999). The dietary ecology of Australian rodents. </w:t>
      </w:r>
      <w:r w:rsidRPr="00481B35">
        <w:rPr>
          <w:i/>
          <w:noProof/>
        </w:rPr>
        <w:t>Wildlife Research, 26</w:t>
      </w:r>
      <w:r w:rsidRPr="00481B35">
        <w:rPr>
          <w:noProof/>
        </w:rPr>
        <w:t>(6), 857-858. doi:</w:t>
      </w:r>
      <w:hyperlink r:id="rId47" w:history="1">
        <w:r w:rsidRPr="00481B35">
          <w:rPr>
            <w:rStyle w:val="Hyperlink"/>
            <w:noProof/>
          </w:rPr>
          <w:t>https://doi.org/10.1071/WR97046_CO</w:t>
        </w:r>
      </w:hyperlink>
    </w:p>
    <w:p w14:paraId="7B977CD2" w14:textId="40D78D75" w:rsidR="00481B35" w:rsidRPr="00481B35" w:rsidRDefault="00481B35" w:rsidP="00481B35">
      <w:pPr>
        <w:pStyle w:val="EndNoteBibliography"/>
        <w:ind w:left="720" w:hanging="720"/>
        <w:rPr>
          <w:noProof/>
        </w:rPr>
      </w:pPr>
      <w:r w:rsidRPr="00481B35">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w:t>
      </w:r>
      <w:r w:rsidRPr="00481B35">
        <w:rPr>
          <w:noProof/>
        </w:rPr>
        <w:lastRenderedPageBreak/>
        <w:t xml:space="preserve">Ouellette, M., Ribeiro Cunha, E., Smith, T., Stier, A., Ter Braak, C., &amp; Weedon, J. (2022). vegan: Community Ecology Package. </w:t>
      </w:r>
      <w:r w:rsidRPr="00481B35">
        <w:rPr>
          <w:i/>
          <w:noProof/>
        </w:rPr>
        <w:t xml:space="preserve">R package version 2.6-4 </w:t>
      </w:r>
      <w:hyperlink r:id="rId48" w:history="1">
        <w:r w:rsidRPr="00481B35">
          <w:rPr>
            <w:rStyle w:val="Hyperlink"/>
            <w:i/>
            <w:noProof/>
          </w:rPr>
          <w:t>https://CRAN.R-project.org/package=vegan</w:t>
        </w:r>
      </w:hyperlink>
      <w:r w:rsidRPr="00481B35">
        <w:rPr>
          <w:noProof/>
        </w:rPr>
        <w:t xml:space="preserve">. </w:t>
      </w:r>
    </w:p>
    <w:p w14:paraId="16A70A10" w14:textId="7DD5F3DB" w:rsidR="00481B35" w:rsidRPr="00481B35" w:rsidRDefault="00481B35" w:rsidP="00481B35">
      <w:pPr>
        <w:pStyle w:val="EndNoteBibliography"/>
        <w:ind w:left="720" w:hanging="720"/>
        <w:rPr>
          <w:noProof/>
        </w:rPr>
      </w:pPr>
      <w:r w:rsidRPr="00481B35">
        <w:rPr>
          <w:noProof/>
        </w:rPr>
        <w:t xml:space="preserve">R Core Team. (2023). R: A Language and Environment for Statistical Computing_. . </w:t>
      </w:r>
      <w:r w:rsidRPr="00481B35">
        <w:rPr>
          <w:i/>
          <w:noProof/>
        </w:rPr>
        <w:t xml:space="preserve">R Foundation for Statistical Computing, Vienna, Austria. </w:t>
      </w:r>
      <w:hyperlink r:id="rId49" w:history="1">
        <w:r w:rsidRPr="00481B35">
          <w:rPr>
            <w:rStyle w:val="Hyperlink"/>
            <w:i/>
            <w:noProof/>
          </w:rPr>
          <w:t>https://www.R-project.org/</w:t>
        </w:r>
      </w:hyperlink>
      <w:r w:rsidRPr="00481B35">
        <w:rPr>
          <w:noProof/>
        </w:rPr>
        <w:t xml:space="preserve">. </w:t>
      </w:r>
    </w:p>
    <w:p w14:paraId="1E0ADA3A" w14:textId="64366F56" w:rsidR="00481B35" w:rsidRPr="00481B35" w:rsidRDefault="00481B35" w:rsidP="00481B35">
      <w:pPr>
        <w:pStyle w:val="EndNoteBibliography"/>
        <w:ind w:left="720" w:hanging="720"/>
        <w:rPr>
          <w:noProof/>
        </w:rPr>
      </w:pPr>
      <w:r w:rsidRPr="00481B35">
        <w:rPr>
          <w:noProof/>
        </w:rPr>
        <w:t xml:space="preserve">Samuels, J. X. (2009). Cranial morphology and dietary habits of rodents. </w:t>
      </w:r>
      <w:r w:rsidRPr="00481B35">
        <w:rPr>
          <w:i/>
          <w:noProof/>
        </w:rPr>
        <w:t>Zoological Journal of the Linnean Society, 156</w:t>
      </w:r>
      <w:r w:rsidRPr="00481B35">
        <w:rPr>
          <w:noProof/>
        </w:rPr>
        <w:t>(4), 864-888. doi:</w:t>
      </w:r>
      <w:hyperlink r:id="rId50" w:history="1">
        <w:r w:rsidRPr="00481B35">
          <w:rPr>
            <w:rStyle w:val="Hyperlink"/>
            <w:noProof/>
          </w:rPr>
          <w:t>https://doi.org/10.1111/j.1096-3642.2009.00502.x</w:t>
        </w:r>
      </w:hyperlink>
    </w:p>
    <w:p w14:paraId="2208DF05" w14:textId="18200520" w:rsidR="00481B35" w:rsidRPr="00481B35" w:rsidRDefault="00481B35" w:rsidP="00481B35">
      <w:pPr>
        <w:pStyle w:val="EndNoteBibliography"/>
        <w:ind w:left="720" w:hanging="720"/>
        <w:rPr>
          <w:noProof/>
        </w:rPr>
      </w:pPr>
      <w:r w:rsidRPr="00481B35">
        <w:rPr>
          <w:noProof/>
        </w:rPr>
        <w:t xml:space="preserve">Sansalone, G., Colangelo, P., Loy, A., Raia, P., Wroe, S., &amp; Piras, P. (2019). Impact of transition to a subterranean lifestyle on morphological disparity and integration in talpid moles (Mammalia, Talpidae). </w:t>
      </w:r>
      <w:r w:rsidRPr="00481B35">
        <w:rPr>
          <w:i/>
          <w:noProof/>
        </w:rPr>
        <w:t>BMC Evolutionary Biology, 19</w:t>
      </w:r>
      <w:r w:rsidRPr="00481B35">
        <w:rPr>
          <w:noProof/>
        </w:rPr>
        <w:t>(1), 179. doi:</w:t>
      </w:r>
      <w:hyperlink r:id="rId51" w:history="1">
        <w:r w:rsidRPr="00481B35">
          <w:rPr>
            <w:rStyle w:val="Hyperlink"/>
            <w:noProof/>
          </w:rPr>
          <w:t>https://doi.org/10.1186/s12862-019-1506-0</w:t>
        </w:r>
      </w:hyperlink>
    </w:p>
    <w:p w14:paraId="21E85ABB" w14:textId="77777777" w:rsidR="00481B35" w:rsidRPr="00481B35" w:rsidRDefault="00481B35" w:rsidP="00481B35">
      <w:pPr>
        <w:pStyle w:val="EndNoteBibliography"/>
        <w:ind w:left="720" w:hanging="720"/>
        <w:rPr>
          <w:noProof/>
        </w:rPr>
      </w:pPr>
      <w:r w:rsidRPr="00481B35">
        <w:rPr>
          <w:noProof/>
        </w:rPr>
        <w:t xml:space="preserve">Segura, V., Flores, D., &amp; Deferrari, G. (2023). Comparison of skull growth in two ecosystem modifiers: beavers Castor canadensis (Rodentia: Castoridae) and muskrats Ondatra zibethicus (Rodentia: Cricetidae). </w:t>
      </w:r>
      <w:r w:rsidRPr="00481B35">
        <w:rPr>
          <w:i/>
          <w:noProof/>
        </w:rPr>
        <w:t>Zoologischer Anzeiger, 304</w:t>
      </w:r>
      <w:r w:rsidRPr="00481B35">
        <w:rPr>
          <w:noProof/>
        </w:rPr>
        <w:t xml:space="preserve">, 61-72. </w:t>
      </w:r>
    </w:p>
    <w:p w14:paraId="7D51D81E" w14:textId="77777777" w:rsidR="00481B35" w:rsidRPr="00481B35" w:rsidRDefault="00481B35" w:rsidP="00481B35">
      <w:pPr>
        <w:pStyle w:val="EndNoteBibliography"/>
        <w:ind w:left="720" w:hanging="720"/>
        <w:rPr>
          <w:noProof/>
        </w:rPr>
      </w:pPr>
      <w:r w:rsidRPr="00481B35">
        <w:rPr>
          <w:noProof/>
        </w:rPr>
        <w:t xml:space="preserve">Singleton, M. (2005). Functional shape variation in the Cercopithecine masticatory complex. In D. E. Slice (Ed.), </w:t>
      </w:r>
      <w:r w:rsidRPr="00481B35">
        <w:rPr>
          <w:i/>
          <w:noProof/>
        </w:rPr>
        <w:t>Modern Morphometrics in Physical Anthropology</w:t>
      </w:r>
      <w:r w:rsidRPr="00481B35">
        <w:rPr>
          <w:noProof/>
        </w:rPr>
        <w:t xml:space="preserve"> (pp. 319-348). Boston, MA: Springer US.</w:t>
      </w:r>
    </w:p>
    <w:p w14:paraId="76122919" w14:textId="4AA16DAF" w:rsidR="00481B35" w:rsidRPr="00481B35" w:rsidRDefault="00481B35" w:rsidP="00481B35">
      <w:pPr>
        <w:pStyle w:val="EndNoteBibliography"/>
        <w:ind w:left="720" w:hanging="720"/>
        <w:rPr>
          <w:noProof/>
        </w:rPr>
      </w:pPr>
      <w:r w:rsidRPr="00481B35">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481B35">
        <w:rPr>
          <w:i/>
          <w:noProof/>
        </w:rPr>
        <w:t>Science Advances, 7</w:t>
      </w:r>
      <w:r w:rsidRPr="00481B35">
        <w:rPr>
          <w:noProof/>
        </w:rPr>
        <w:t>(18), eabe2101. doi:</w:t>
      </w:r>
      <w:hyperlink r:id="rId52" w:history="1">
        <w:r w:rsidRPr="00481B35">
          <w:rPr>
            <w:rStyle w:val="Hyperlink"/>
            <w:noProof/>
          </w:rPr>
          <w:t>https://doi.org/10.1126/sciadv.abe2101</w:t>
        </w:r>
      </w:hyperlink>
    </w:p>
    <w:p w14:paraId="5D044CB8" w14:textId="6C6C267F" w:rsidR="00481B35" w:rsidRPr="00481B35" w:rsidRDefault="00481B35" w:rsidP="00481B35">
      <w:pPr>
        <w:pStyle w:val="EndNoteBibliography"/>
        <w:ind w:left="720" w:hanging="720"/>
        <w:rPr>
          <w:noProof/>
        </w:rPr>
      </w:pPr>
      <w:r w:rsidRPr="00481B35">
        <w:rPr>
          <w:noProof/>
        </w:rPr>
        <w:t xml:space="preserve">Smissen, P. J., &amp; Rowe, K. C. (2018). Repeated biome transitions in the evolution of Australian rodents. </w:t>
      </w:r>
      <w:r w:rsidRPr="00481B35">
        <w:rPr>
          <w:i/>
          <w:noProof/>
        </w:rPr>
        <w:t>Molecular Phylogenetics and Evolution, 128</w:t>
      </w:r>
      <w:r w:rsidRPr="00481B35">
        <w:rPr>
          <w:noProof/>
        </w:rPr>
        <w:t>, 182-191. doi:</w:t>
      </w:r>
      <w:hyperlink r:id="rId53" w:history="1">
        <w:r w:rsidRPr="00481B35">
          <w:rPr>
            <w:rStyle w:val="Hyperlink"/>
            <w:noProof/>
          </w:rPr>
          <w:t>https://doi.org/10.1016/j.ympev.2018.07.015</w:t>
        </w:r>
      </w:hyperlink>
    </w:p>
    <w:p w14:paraId="6E0C2F3D" w14:textId="04A492BA" w:rsidR="00481B35" w:rsidRPr="00481B35" w:rsidRDefault="00481B35" w:rsidP="00481B35">
      <w:pPr>
        <w:pStyle w:val="EndNoteBibliography"/>
        <w:ind w:left="720" w:hanging="720"/>
        <w:rPr>
          <w:noProof/>
        </w:rPr>
      </w:pPr>
      <w:r w:rsidRPr="00481B35">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481B35">
        <w:rPr>
          <w:i/>
          <w:noProof/>
        </w:rPr>
        <w:t>Australopithecus africanus</w:t>
      </w:r>
      <w:r w:rsidRPr="00481B35">
        <w:rPr>
          <w:noProof/>
        </w:rPr>
        <w:t xml:space="preserve">. </w:t>
      </w:r>
      <w:r w:rsidRPr="00481B35">
        <w:rPr>
          <w:i/>
          <w:noProof/>
        </w:rPr>
        <w:t>Proceedings of the National Academy of Sciences, 106</w:t>
      </w:r>
      <w:r w:rsidRPr="00481B35">
        <w:rPr>
          <w:noProof/>
        </w:rPr>
        <w:t>(7), 2124-2129. doi:</w:t>
      </w:r>
      <w:hyperlink r:id="rId54" w:history="1">
        <w:r w:rsidRPr="00481B35">
          <w:rPr>
            <w:rStyle w:val="Hyperlink"/>
            <w:noProof/>
          </w:rPr>
          <w:t>https://doi.org/10.1073/pnas.0808730106</w:t>
        </w:r>
      </w:hyperlink>
    </w:p>
    <w:p w14:paraId="014BFD91" w14:textId="77777777" w:rsidR="00481B35" w:rsidRPr="00481B35" w:rsidRDefault="00481B35" w:rsidP="00481B35">
      <w:pPr>
        <w:pStyle w:val="EndNoteBibliography"/>
        <w:ind w:left="720" w:hanging="720"/>
        <w:rPr>
          <w:noProof/>
        </w:rPr>
      </w:pPr>
      <w:r w:rsidRPr="00481B35">
        <w:rPr>
          <w:noProof/>
        </w:rPr>
        <w:t xml:space="preserve">Van Valkenburgh, B. (1989). Carnivore dental adaptations and diet: A study of trophic diversity within Guilds. In J. L. Gittleman (Ed.), </w:t>
      </w:r>
      <w:r w:rsidRPr="00481B35">
        <w:rPr>
          <w:i/>
          <w:noProof/>
        </w:rPr>
        <w:t>Carnivore Behavior, Ecology, and Evolution</w:t>
      </w:r>
      <w:r w:rsidRPr="00481B35">
        <w:rPr>
          <w:noProof/>
        </w:rPr>
        <w:t xml:space="preserve"> (pp. 410-436). Boston, MA: Springer US.</w:t>
      </w:r>
    </w:p>
    <w:p w14:paraId="2D6042FE" w14:textId="617E0A96" w:rsidR="00481B35" w:rsidRPr="00481B35" w:rsidRDefault="00481B35" w:rsidP="00481B35">
      <w:pPr>
        <w:pStyle w:val="EndNoteBibliography"/>
        <w:ind w:left="720" w:hanging="720"/>
        <w:rPr>
          <w:noProof/>
        </w:rPr>
      </w:pPr>
      <w:r w:rsidRPr="00481B35">
        <w:rPr>
          <w:noProof/>
        </w:rPr>
        <w:t xml:space="preserve">Voje, K. L., Hansen, T. F., Egset, C. K., Bolstad, G. H., &amp; Pélabon, C. (2014). Allometric constraints and the evolution of allometry. </w:t>
      </w:r>
      <w:r w:rsidRPr="00481B35">
        <w:rPr>
          <w:i/>
          <w:noProof/>
        </w:rPr>
        <w:t>Evolution, 68</w:t>
      </w:r>
      <w:r w:rsidRPr="00481B35">
        <w:rPr>
          <w:noProof/>
        </w:rPr>
        <w:t>(3), 866-885. doi:</w:t>
      </w:r>
      <w:hyperlink r:id="rId55" w:history="1">
        <w:r w:rsidRPr="00481B35">
          <w:rPr>
            <w:rStyle w:val="Hyperlink"/>
            <w:noProof/>
          </w:rPr>
          <w:t>https://doi.org/10.1111/evo.12312</w:t>
        </w:r>
      </w:hyperlink>
    </w:p>
    <w:p w14:paraId="696AEB72" w14:textId="09DCB842" w:rsidR="00481B35" w:rsidRPr="00481B35" w:rsidRDefault="00481B35" w:rsidP="00481B35">
      <w:pPr>
        <w:pStyle w:val="EndNoteBibliography"/>
        <w:ind w:left="720" w:hanging="720"/>
        <w:rPr>
          <w:noProof/>
        </w:rPr>
      </w:pPr>
      <w:r w:rsidRPr="00481B35">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481B35">
        <w:rPr>
          <w:i/>
          <w:noProof/>
        </w:rPr>
        <w:t>Frontiers in Zoology, 16</w:t>
      </w:r>
      <w:r w:rsidRPr="00481B35">
        <w:rPr>
          <w:noProof/>
        </w:rPr>
        <w:t>(1), 41. doi:</w:t>
      </w:r>
      <w:hyperlink r:id="rId56" w:history="1">
        <w:r w:rsidRPr="00481B35">
          <w:rPr>
            <w:rStyle w:val="Hyperlink"/>
            <w:noProof/>
          </w:rPr>
          <w:t>https://doi.org/10.1186/s12983-019-0338-5</w:t>
        </w:r>
      </w:hyperlink>
    </w:p>
    <w:p w14:paraId="2DB314CA" w14:textId="7B1D3B43" w:rsidR="00481B35" w:rsidRPr="00481B35" w:rsidRDefault="00481B35" w:rsidP="00481B35">
      <w:pPr>
        <w:pStyle w:val="EndNoteBibliography"/>
        <w:ind w:left="720" w:hanging="720"/>
        <w:rPr>
          <w:noProof/>
        </w:rPr>
      </w:pPr>
      <w:r w:rsidRPr="00481B35">
        <w:rPr>
          <w:noProof/>
        </w:rPr>
        <w:t xml:space="preserve">Weisbecker, V., Rowe, T., Wroe, S., Macrini, T. E., Garland, K. L. S., Travouillon, K. J., Black, K., Archer, M., Hand, S. J., Berlin, J. C., Beck, R. M. D., Ladevèze, S., Sharp, A. C., Mardon, K., &amp; Sherratt, E. (2021). Global elongation and high shape flexibility as an </w:t>
      </w:r>
      <w:r w:rsidRPr="00481B35">
        <w:rPr>
          <w:noProof/>
        </w:rPr>
        <w:lastRenderedPageBreak/>
        <w:t xml:space="preserve">evolutionary hypothesis of accommodating mammalian brains into skulls. </w:t>
      </w:r>
      <w:r w:rsidRPr="00481B35">
        <w:rPr>
          <w:i/>
          <w:noProof/>
        </w:rPr>
        <w:t>Evolution, 75</w:t>
      </w:r>
      <w:r w:rsidRPr="00481B35">
        <w:rPr>
          <w:noProof/>
        </w:rPr>
        <w:t>(3), 625-640. doi:</w:t>
      </w:r>
      <w:hyperlink r:id="rId57" w:history="1">
        <w:r w:rsidRPr="00481B35">
          <w:rPr>
            <w:rStyle w:val="Hyperlink"/>
            <w:noProof/>
          </w:rPr>
          <w:t>https://doi.org/10.1111/evo.14163</w:t>
        </w:r>
      </w:hyperlink>
    </w:p>
    <w:p w14:paraId="5CCF9D6C" w14:textId="1642765E" w:rsidR="00481B35" w:rsidRPr="00481B35" w:rsidRDefault="00481B35" w:rsidP="00481B35">
      <w:pPr>
        <w:pStyle w:val="EndNoteBibliography"/>
        <w:ind w:left="720" w:hanging="720"/>
        <w:rPr>
          <w:noProof/>
        </w:rPr>
      </w:pPr>
      <w:r w:rsidRPr="00481B35">
        <w:rPr>
          <w:noProof/>
        </w:rPr>
        <w:t xml:space="preserve">Williams, S. H., Peiffer, E., &amp; Ford, S. (2009). Gape and bite force in the rodents </w:t>
      </w:r>
      <w:r w:rsidRPr="00481B35">
        <w:rPr>
          <w:i/>
          <w:noProof/>
        </w:rPr>
        <w:t>Onychomys leucogaster</w:t>
      </w:r>
      <w:r w:rsidRPr="00481B35">
        <w:rPr>
          <w:noProof/>
        </w:rPr>
        <w:t xml:space="preserve"> and </w:t>
      </w:r>
      <w:r w:rsidRPr="00481B35">
        <w:rPr>
          <w:i/>
          <w:noProof/>
        </w:rPr>
        <w:t>Peromyscus maniculatus</w:t>
      </w:r>
      <w:r w:rsidRPr="00481B35">
        <w:rPr>
          <w:noProof/>
        </w:rPr>
        <w:t xml:space="preserve">: Does jaw-muscle anatomy predict performance? </w:t>
      </w:r>
      <w:r w:rsidRPr="00481B35">
        <w:rPr>
          <w:i/>
          <w:noProof/>
        </w:rPr>
        <w:t>Journal of Morphology, 270</w:t>
      </w:r>
      <w:r w:rsidRPr="00481B35">
        <w:rPr>
          <w:noProof/>
        </w:rPr>
        <w:t>(11), 1338-1347. doi:</w:t>
      </w:r>
      <w:hyperlink r:id="rId58" w:history="1">
        <w:r w:rsidRPr="00481B35">
          <w:rPr>
            <w:rStyle w:val="Hyperlink"/>
            <w:noProof/>
          </w:rPr>
          <w:t>https://doi.org/10.1002/jmor.10761</w:t>
        </w:r>
      </w:hyperlink>
    </w:p>
    <w:p w14:paraId="0DE5A8AE" w14:textId="537330D1" w:rsidR="00481B35" w:rsidRPr="00481B35" w:rsidRDefault="00481B35" w:rsidP="00481B35">
      <w:pPr>
        <w:pStyle w:val="EndNoteBibliography"/>
        <w:ind w:left="720" w:hanging="720"/>
        <w:rPr>
          <w:noProof/>
        </w:rPr>
      </w:pPr>
      <w:r w:rsidRPr="00481B35">
        <w:rPr>
          <w:noProof/>
        </w:rPr>
        <w:t xml:space="preserve">Wilson, L. A. B. (2013). Allometric disparity in rodent evolution. </w:t>
      </w:r>
      <w:r w:rsidRPr="00481B35">
        <w:rPr>
          <w:i/>
          <w:noProof/>
        </w:rPr>
        <w:t>Ecology and Evolution, 3</w:t>
      </w:r>
      <w:r w:rsidRPr="00481B35">
        <w:rPr>
          <w:noProof/>
        </w:rPr>
        <w:t>(4), 971-984. doi:</w:t>
      </w:r>
      <w:hyperlink r:id="rId59" w:history="1">
        <w:r w:rsidRPr="00481B35">
          <w:rPr>
            <w:rStyle w:val="Hyperlink"/>
            <w:noProof/>
          </w:rPr>
          <w:t>https://doi.org/10.1002/ece3.521</w:t>
        </w:r>
      </w:hyperlink>
    </w:p>
    <w:p w14:paraId="60DD1B28" w14:textId="68026891" w:rsidR="00481B35" w:rsidRPr="00481B35" w:rsidRDefault="00481B35" w:rsidP="00481B35">
      <w:pPr>
        <w:pStyle w:val="EndNoteBibliography"/>
        <w:ind w:left="720" w:hanging="720"/>
        <w:rPr>
          <w:noProof/>
        </w:rPr>
      </w:pPr>
      <w:r w:rsidRPr="00481B35">
        <w:rPr>
          <w:noProof/>
        </w:rPr>
        <w:t xml:space="preserve">Young, N. M., Linde-Medina, M., Fondon, J. W., Hallgrímsson, B., &amp; Marcucio, R. S. (2017). Craniofacial diversification in the domestic pigeon and the evolution of the avian skull. </w:t>
      </w:r>
      <w:r w:rsidRPr="00481B35">
        <w:rPr>
          <w:i/>
          <w:noProof/>
        </w:rPr>
        <w:t>Nature Ecology &amp; Evolution, 1</w:t>
      </w:r>
      <w:r w:rsidRPr="00481B35">
        <w:rPr>
          <w:noProof/>
        </w:rPr>
        <w:t>(4), 0095. doi:</w:t>
      </w:r>
      <w:hyperlink r:id="rId60" w:history="1">
        <w:r w:rsidRPr="00481B35">
          <w:rPr>
            <w:rStyle w:val="Hyperlink"/>
            <w:noProof/>
          </w:rPr>
          <w:t>https://doi.org/10.1038/s41559-017-0095</w:t>
        </w:r>
      </w:hyperlink>
    </w:p>
    <w:p w14:paraId="374AAAE4" w14:textId="77777777" w:rsidR="00481B35" w:rsidRPr="00481B35" w:rsidRDefault="00481B35" w:rsidP="00481B35">
      <w:pPr>
        <w:pStyle w:val="EndNoteBibliography"/>
        <w:ind w:left="720" w:hanging="720"/>
        <w:rPr>
          <w:noProof/>
        </w:rPr>
      </w:pPr>
      <w:r w:rsidRPr="00481B35">
        <w:rPr>
          <w:noProof/>
        </w:rPr>
        <w:t xml:space="preserve">Zelditch, M. L., &amp; Swiderski, D. L. (2023). The predictable complexity of evolutionary allometry. </w:t>
      </w:r>
      <w:r w:rsidRPr="00481B35">
        <w:rPr>
          <w:i/>
          <w:noProof/>
        </w:rPr>
        <w:t>Evolutionary Biology, 50</w:t>
      </w:r>
      <w:r w:rsidRPr="00481B35">
        <w:rPr>
          <w:noProof/>
        </w:rPr>
        <w:t xml:space="preserve">(1), 56-77. </w:t>
      </w:r>
    </w:p>
    <w:p w14:paraId="30972CFF" w14:textId="2DD74A50"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D63252">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B2B84" w14:textId="77777777" w:rsidR="00D63252" w:rsidRDefault="00D63252">
      <w:r>
        <w:separator/>
      </w:r>
    </w:p>
  </w:endnote>
  <w:endnote w:type="continuationSeparator" w:id="0">
    <w:p w14:paraId="0F8418E5" w14:textId="77777777" w:rsidR="00D63252" w:rsidRDefault="00D63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0D1E4" w14:textId="77777777" w:rsidR="00D63252" w:rsidRDefault="00D63252">
      <w:r>
        <w:separator/>
      </w:r>
    </w:p>
  </w:footnote>
  <w:footnote w:type="continuationSeparator" w:id="0">
    <w:p w14:paraId="764B2944" w14:textId="77777777" w:rsidR="00D63252" w:rsidRDefault="00D632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8922AE"/>
    <w:rsid w:val="00002B33"/>
    <w:rsid w:val="0006003B"/>
    <w:rsid w:val="000640A4"/>
    <w:rsid w:val="000650EE"/>
    <w:rsid w:val="00076B55"/>
    <w:rsid w:val="00092FE1"/>
    <w:rsid w:val="000D500A"/>
    <w:rsid w:val="000E694B"/>
    <w:rsid w:val="001035B6"/>
    <w:rsid w:val="001040E1"/>
    <w:rsid w:val="00112A41"/>
    <w:rsid w:val="0013479C"/>
    <w:rsid w:val="00174EF9"/>
    <w:rsid w:val="0019349F"/>
    <w:rsid w:val="001A1C0F"/>
    <w:rsid w:val="001B3685"/>
    <w:rsid w:val="001D2733"/>
    <w:rsid w:val="001D4B99"/>
    <w:rsid w:val="001D5FD2"/>
    <w:rsid w:val="001D7B39"/>
    <w:rsid w:val="00216AC5"/>
    <w:rsid w:val="002173E8"/>
    <w:rsid w:val="00226921"/>
    <w:rsid w:val="002453A9"/>
    <w:rsid w:val="00245C5E"/>
    <w:rsid w:val="00261883"/>
    <w:rsid w:val="00261ED6"/>
    <w:rsid w:val="00264F04"/>
    <w:rsid w:val="00297793"/>
    <w:rsid w:val="002A34C7"/>
    <w:rsid w:val="002B000F"/>
    <w:rsid w:val="002E7775"/>
    <w:rsid w:val="002F2D31"/>
    <w:rsid w:val="00305153"/>
    <w:rsid w:val="00323E39"/>
    <w:rsid w:val="003266F8"/>
    <w:rsid w:val="003408C3"/>
    <w:rsid w:val="003455E2"/>
    <w:rsid w:val="00381040"/>
    <w:rsid w:val="003A188B"/>
    <w:rsid w:val="003A5829"/>
    <w:rsid w:val="003B0500"/>
    <w:rsid w:val="003B7E1E"/>
    <w:rsid w:val="003C14C3"/>
    <w:rsid w:val="003C7F90"/>
    <w:rsid w:val="00422522"/>
    <w:rsid w:val="0043398A"/>
    <w:rsid w:val="00480F1D"/>
    <w:rsid w:val="00481B35"/>
    <w:rsid w:val="00492FE4"/>
    <w:rsid w:val="00493544"/>
    <w:rsid w:val="004C3067"/>
    <w:rsid w:val="004C7554"/>
    <w:rsid w:val="004D0A02"/>
    <w:rsid w:val="004D38FD"/>
    <w:rsid w:val="004F4B48"/>
    <w:rsid w:val="004F5580"/>
    <w:rsid w:val="00533639"/>
    <w:rsid w:val="00564AD8"/>
    <w:rsid w:val="00566919"/>
    <w:rsid w:val="00573D24"/>
    <w:rsid w:val="00581044"/>
    <w:rsid w:val="00582E1F"/>
    <w:rsid w:val="005D14AF"/>
    <w:rsid w:val="005D274C"/>
    <w:rsid w:val="005F5AFC"/>
    <w:rsid w:val="00601799"/>
    <w:rsid w:val="00602F16"/>
    <w:rsid w:val="00633951"/>
    <w:rsid w:val="00637A4A"/>
    <w:rsid w:val="00640B71"/>
    <w:rsid w:val="006550EF"/>
    <w:rsid w:val="00657980"/>
    <w:rsid w:val="0066115D"/>
    <w:rsid w:val="00680FC6"/>
    <w:rsid w:val="006A14F8"/>
    <w:rsid w:val="006B7490"/>
    <w:rsid w:val="006E4A5B"/>
    <w:rsid w:val="00721492"/>
    <w:rsid w:val="007215C9"/>
    <w:rsid w:val="00743F31"/>
    <w:rsid w:val="00751EC7"/>
    <w:rsid w:val="0075246D"/>
    <w:rsid w:val="00775EF2"/>
    <w:rsid w:val="0079408D"/>
    <w:rsid w:val="007B38FA"/>
    <w:rsid w:val="007D2A7D"/>
    <w:rsid w:val="007F4F9A"/>
    <w:rsid w:val="007F54EC"/>
    <w:rsid w:val="0080015A"/>
    <w:rsid w:val="00805130"/>
    <w:rsid w:val="00837FC7"/>
    <w:rsid w:val="0087042B"/>
    <w:rsid w:val="008922AE"/>
    <w:rsid w:val="008B1B35"/>
    <w:rsid w:val="008D0A12"/>
    <w:rsid w:val="008E0A28"/>
    <w:rsid w:val="008F58D9"/>
    <w:rsid w:val="009063D8"/>
    <w:rsid w:val="009145B2"/>
    <w:rsid w:val="00916840"/>
    <w:rsid w:val="00924ECB"/>
    <w:rsid w:val="00932518"/>
    <w:rsid w:val="00935EFD"/>
    <w:rsid w:val="009502DF"/>
    <w:rsid w:val="00956157"/>
    <w:rsid w:val="00960507"/>
    <w:rsid w:val="0098026F"/>
    <w:rsid w:val="009A4266"/>
    <w:rsid w:val="009A5291"/>
    <w:rsid w:val="009A7581"/>
    <w:rsid w:val="009E41FE"/>
    <w:rsid w:val="009E4BDB"/>
    <w:rsid w:val="00A15124"/>
    <w:rsid w:val="00A24879"/>
    <w:rsid w:val="00A30C95"/>
    <w:rsid w:val="00A40202"/>
    <w:rsid w:val="00A44BA0"/>
    <w:rsid w:val="00A81B39"/>
    <w:rsid w:val="00A859F5"/>
    <w:rsid w:val="00A861D3"/>
    <w:rsid w:val="00A959CF"/>
    <w:rsid w:val="00AA6F15"/>
    <w:rsid w:val="00AB10B4"/>
    <w:rsid w:val="00AE0DCE"/>
    <w:rsid w:val="00AF74E7"/>
    <w:rsid w:val="00B02AC1"/>
    <w:rsid w:val="00B1097F"/>
    <w:rsid w:val="00B4001F"/>
    <w:rsid w:val="00B508B1"/>
    <w:rsid w:val="00BA753C"/>
    <w:rsid w:val="00BD54DD"/>
    <w:rsid w:val="00BE4905"/>
    <w:rsid w:val="00BF6875"/>
    <w:rsid w:val="00C014AE"/>
    <w:rsid w:val="00C20C4B"/>
    <w:rsid w:val="00C248A2"/>
    <w:rsid w:val="00C41EB0"/>
    <w:rsid w:val="00C46768"/>
    <w:rsid w:val="00C62D76"/>
    <w:rsid w:val="00C75404"/>
    <w:rsid w:val="00C77C9D"/>
    <w:rsid w:val="00CA15B6"/>
    <w:rsid w:val="00CD6888"/>
    <w:rsid w:val="00CF662F"/>
    <w:rsid w:val="00D40434"/>
    <w:rsid w:val="00D63252"/>
    <w:rsid w:val="00D70DF0"/>
    <w:rsid w:val="00D769D6"/>
    <w:rsid w:val="00D95117"/>
    <w:rsid w:val="00DB09F3"/>
    <w:rsid w:val="00DB1D12"/>
    <w:rsid w:val="00DB4D1C"/>
    <w:rsid w:val="00DB7BF9"/>
    <w:rsid w:val="00DC75D6"/>
    <w:rsid w:val="00DF3B52"/>
    <w:rsid w:val="00E00FF4"/>
    <w:rsid w:val="00E2097B"/>
    <w:rsid w:val="00E91143"/>
    <w:rsid w:val="00EC6815"/>
    <w:rsid w:val="00ED28C2"/>
    <w:rsid w:val="00EE6B7A"/>
    <w:rsid w:val="00F1272E"/>
    <w:rsid w:val="00F372B1"/>
    <w:rsid w:val="00F43948"/>
    <w:rsid w:val="00F54CA6"/>
    <w:rsid w:val="00F560B0"/>
    <w:rsid w:val="00F723FD"/>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39</Pages>
  <Words>22709</Words>
  <Characters>129444</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73</cp:revision>
  <cp:lastPrinted>2023-10-06T04:59:00Z</cp:lastPrinted>
  <dcterms:created xsi:type="dcterms:W3CDTF">2023-11-21T06:21:00Z</dcterms:created>
  <dcterms:modified xsi:type="dcterms:W3CDTF">2024-03-27T06:3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